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A412E" w:rsidRDefault="00FF3646" w:rsidP="00B767CB">
      <w:pPr>
        <w:ind w:left="1985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 xml:space="preserve"> </w:t>
      </w:r>
    </w:p>
    <w:p w:rsidR="003A412E" w:rsidRDefault="00FF3646" w:rsidP="00B767CB">
      <w:pPr>
        <w:ind w:left="1985"/>
        <w:jc w:val="center"/>
        <w:rPr>
          <w:b/>
          <w:bCs/>
          <w:i/>
          <w:iCs/>
          <w:sz w:val="28"/>
          <w:szCs w:val="28"/>
          <w:u w:val="single"/>
        </w:rPr>
      </w:pPr>
      <w:r>
        <w:rPr>
          <w:b/>
          <w:bCs/>
          <w:i/>
          <w:iCs/>
          <w:sz w:val="28"/>
          <w:szCs w:val="28"/>
          <w:u w:val="single"/>
        </w:rPr>
        <w:t>COMUNICATO STAMPA</w:t>
      </w:r>
    </w:p>
    <w:p w:rsidR="003A412E" w:rsidRDefault="003A412E" w:rsidP="00B767CB">
      <w:pPr>
        <w:spacing w:after="0" w:line="240" w:lineRule="auto"/>
        <w:ind w:left="1985"/>
        <w:jc w:val="center"/>
        <w:rPr>
          <w:b/>
          <w:bCs/>
          <w:sz w:val="28"/>
          <w:szCs w:val="28"/>
        </w:rPr>
      </w:pPr>
    </w:p>
    <w:p w:rsidR="003A412E" w:rsidRDefault="006C61F2" w:rsidP="00B767CB">
      <w:pPr>
        <w:spacing w:after="0" w:line="240" w:lineRule="auto"/>
        <w:ind w:left="1985"/>
        <w:jc w:val="center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Disponibile in Italia N</w:t>
      </w:r>
      <w:r w:rsidR="00FF3646">
        <w:rPr>
          <w:b/>
          <w:bCs/>
          <w:sz w:val="32"/>
          <w:szCs w:val="32"/>
        </w:rPr>
        <w:t>aprossene sodico 660</w:t>
      </w:r>
      <w:r>
        <w:rPr>
          <w:b/>
          <w:bCs/>
          <w:sz w:val="32"/>
          <w:szCs w:val="32"/>
        </w:rPr>
        <w:t>mg</w:t>
      </w:r>
      <w:r w:rsidR="00FF3646">
        <w:rPr>
          <w:b/>
          <w:bCs/>
          <w:sz w:val="32"/>
          <w:szCs w:val="32"/>
        </w:rPr>
        <w:t xml:space="preserve"> a rilascio modificato:</w:t>
      </w:r>
    </w:p>
    <w:p w:rsidR="003A412E" w:rsidRDefault="00FF3646" w:rsidP="00B767CB">
      <w:pPr>
        <w:spacing w:after="0" w:line="240" w:lineRule="auto"/>
        <w:ind w:left="1985"/>
        <w:jc w:val="center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un’azione rapida e prolungata per un miglior controllo del dolore</w:t>
      </w:r>
    </w:p>
    <w:p w:rsidR="003A412E" w:rsidRDefault="003A412E" w:rsidP="00B767CB">
      <w:pPr>
        <w:ind w:left="1985"/>
      </w:pPr>
    </w:p>
    <w:p w:rsidR="003A412E" w:rsidRDefault="00FF3646" w:rsidP="00B767CB">
      <w:pPr>
        <w:ind w:left="1985"/>
        <w:jc w:val="both"/>
      </w:pPr>
      <w:r>
        <w:t xml:space="preserve">Milano, 25 ottobre 2016 – </w:t>
      </w:r>
      <w:r w:rsidR="00C73C41">
        <w:t xml:space="preserve">È </w:t>
      </w:r>
      <w:r>
        <w:t xml:space="preserve">disponibile nelle farmacie del nostro Paese – </w:t>
      </w:r>
      <w:r w:rsidR="00CA245C">
        <w:t>in anteprima</w:t>
      </w:r>
      <w:r>
        <w:t xml:space="preserve"> mondiale </w:t>
      </w:r>
      <w:r>
        <w:rPr>
          <w:b/>
          <w:bCs/>
        </w:rPr>
        <w:t xml:space="preserve">– il primo FANS </w:t>
      </w:r>
      <w:r w:rsidR="00CA245C">
        <w:rPr>
          <w:b/>
          <w:bCs/>
        </w:rPr>
        <w:t xml:space="preserve">formulato </w:t>
      </w:r>
      <w:r w:rsidR="00CA245C" w:rsidRPr="00CA245C">
        <w:rPr>
          <w:b/>
          <w:bCs/>
        </w:rPr>
        <w:t xml:space="preserve">con </w:t>
      </w:r>
      <w:r w:rsidRPr="00CA245C">
        <w:rPr>
          <w:b/>
        </w:rPr>
        <w:t>una tecnologia innovativa</w:t>
      </w:r>
      <w:r>
        <w:t xml:space="preserve">, applicata a un </w:t>
      </w:r>
      <w:r>
        <w:rPr>
          <w:b/>
          <w:bCs/>
        </w:rPr>
        <w:t>principio attivo di provata efficacia e sicurezza</w:t>
      </w:r>
      <w:r>
        <w:t xml:space="preserve">, </w:t>
      </w:r>
      <w:r w:rsidR="00CA245C">
        <w:t xml:space="preserve">che </w:t>
      </w:r>
      <w:r>
        <w:rPr>
          <w:b/>
          <w:bCs/>
        </w:rPr>
        <w:t>migliora la risposta ai dolori osteoarticolari in modo rapido e con una sola somministrazione giornaliera</w:t>
      </w:r>
      <w:r>
        <w:t>.</w:t>
      </w:r>
    </w:p>
    <w:p w:rsidR="003A412E" w:rsidRDefault="00E40F25" w:rsidP="00B767CB">
      <w:pPr>
        <w:ind w:left="1985"/>
        <w:jc w:val="bot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3D763B2" wp14:editId="49185544">
                <wp:simplePos x="0" y="0"/>
                <wp:positionH relativeFrom="column">
                  <wp:posOffset>-568960</wp:posOffset>
                </wp:positionH>
                <wp:positionV relativeFrom="paragraph">
                  <wp:posOffset>36195</wp:posOffset>
                </wp:positionV>
                <wp:extent cx="1676400" cy="5812155"/>
                <wp:effectExtent l="0" t="0" r="19050" b="17145"/>
                <wp:wrapNone/>
                <wp:docPr id="307" name="Casella di tes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76400" cy="58121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7F7DD7" w:rsidRPr="00B767CB" w:rsidRDefault="007F7DD7">
                            <w:pPr>
                              <w:rPr>
                                <w:b/>
                              </w:rPr>
                            </w:pPr>
                            <w:r w:rsidRPr="00B767CB">
                              <w:rPr>
                                <w:b/>
                              </w:rPr>
                              <w:t>Una tecnologia innovativa</w:t>
                            </w:r>
                          </w:p>
                          <w:p w:rsidR="007F7DD7" w:rsidRPr="00B767CB" w:rsidRDefault="007F7DD7">
                            <w:pPr>
                              <w:rPr>
                                <w:i/>
                                <w:sz w:val="10"/>
                              </w:rPr>
                            </w:pPr>
                          </w:p>
                          <w:p w:rsidR="007F7DD7" w:rsidRPr="00B767CB" w:rsidRDefault="007F7DD7" w:rsidP="00C73C41">
                            <w:pPr>
                              <w:rPr>
                                <w:b/>
                                <w:u w:val="single"/>
                              </w:rPr>
                            </w:pPr>
                            <w:r w:rsidRPr="00B767CB">
                              <w:rPr>
                                <w:b/>
                                <w:u w:val="single"/>
                              </w:rPr>
                              <w:t>Intervento Dott.</w:t>
                            </w:r>
                            <w:r>
                              <w:rPr>
                                <w:b/>
                                <w:u w:val="single"/>
                              </w:rPr>
                              <w:t xml:space="preserve"> Paredes-Diaz</w:t>
                            </w:r>
                            <w:r w:rsidRPr="00B767CB">
                              <w:rPr>
                                <w:b/>
                                <w:u w:val="single"/>
                              </w:rPr>
                              <w:t xml:space="preserve"> </w:t>
                            </w:r>
                          </w:p>
                          <w:p w:rsidR="007F7DD7" w:rsidRDefault="007F7DD7">
                            <w:pPr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La formulazione</w:t>
                            </w:r>
                          </w:p>
                          <w:p w:rsidR="007F7DD7" w:rsidRDefault="007F7DD7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Default="007F7DD7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Pr="00CE2C98" w:rsidRDefault="007F7DD7">
                            <w:pPr>
                              <w:rPr>
                                <w:i/>
                                <w:sz w:val="10"/>
                              </w:rPr>
                            </w:pPr>
                          </w:p>
                          <w:p w:rsidR="007F7DD7" w:rsidRPr="00C73C41" w:rsidRDefault="007F7DD7">
                            <w:pPr>
                              <w:rPr>
                                <w:i/>
                                <w:sz w:val="40"/>
                              </w:rPr>
                            </w:pPr>
                          </w:p>
                          <w:p w:rsidR="007F7DD7" w:rsidRDefault="007F7DD7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L’impatto del d</w:t>
                            </w:r>
                            <w:r w:rsidRPr="00B767CB">
                              <w:rPr>
                                <w:b/>
                              </w:rPr>
                              <w:t>olore osteo</w:t>
                            </w:r>
                            <w:r>
                              <w:rPr>
                                <w:b/>
                              </w:rPr>
                              <w:t>articolare</w:t>
                            </w:r>
                          </w:p>
                          <w:p w:rsidR="007F7DD7" w:rsidRDefault="007F7DD7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>
                            <w:pPr>
                              <w:rPr>
                                <w:i/>
                              </w:rPr>
                            </w:pPr>
                            <w:r w:rsidRPr="00B767CB">
                              <w:rPr>
                                <w:i/>
                              </w:rPr>
                              <w:t>I dati dell’OMS</w:t>
                            </w:r>
                          </w:p>
                          <w:p w:rsidR="007F7DD7" w:rsidRDefault="007F7DD7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Default="007F7DD7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Pr="00CE2C98" w:rsidRDefault="007F7DD7" w:rsidP="00B767CB">
                            <w:pPr>
                              <w:rPr>
                                <w:b/>
                                <w:sz w:val="8"/>
                                <w:u w:val="single"/>
                              </w:rPr>
                            </w:pPr>
                          </w:p>
                          <w:p w:rsidR="007F7DD7" w:rsidRPr="00B767CB" w:rsidRDefault="007F7DD7" w:rsidP="00B767CB">
                            <w:pPr>
                              <w:rPr>
                                <w:b/>
                                <w:u w:val="single"/>
                              </w:rPr>
                            </w:pPr>
                            <w:r w:rsidRPr="00B767CB">
                              <w:rPr>
                                <w:b/>
                                <w:u w:val="single"/>
                              </w:rPr>
                              <w:t>Intervento Dott.</w:t>
                            </w:r>
                            <w:r>
                              <w:rPr>
                                <w:b/>
                                <w:u w:val="single"/>
                              </w:rPr>
                              <w:t>ssa Cecchini</w:t>
                            </w:r>
                            <w:r w:rsidRPr="00B767CB">
                              <w:rPr>
                                <w:b/>
                                <w:u w:val="single"/>
                              </w:rPr>
                              <w:t xml:space="preserve"> </w:t>
                            </w:r>
                          </w:p>
                          <w:p w:rsidR="007F7DD7" w:rsidRPr="00B767CB" w:rsidRDefault="007F7DD7">
                            <w:pPr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La situazione italiana</w:t>
                            </w:r>
                          </w:p>
                          <w:p w:rsidR="007F7DD7" w:rsidRDefault="007F7DD7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Pr="00B767CB" w:rsidRDefault="007F7DD7">
                            <w:pPr>
                              <w:rPr>
                                <w:b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3D763B2" id="_x0000_t202" coordsize="21600,21600" o:spt="202" path="m,l,21600r21600,l21600,xe">
                <v:stroke joinstyle="miter"/>
                <v:path gradientshapeok="t" o:connecttype="rect"/>
              </v:shapetype>
              <v:shape id="Casella di testo 2" o:spid="_x0000_s1026" type="#_x0000_t202" style="position:absolute;left:0;text-align:left;margin-left:-44.8pt;margin-top:2.85pt;width:132pt;height:457.6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" strokecolor="white [3212]">
                <v:textbox>
                  <w:txbxContent>
                    <w:p w:rsidR="007F7DD7" w:rsidRPr="00B767CB" w:rsidRDefault="007F7DD7">
                      <w:pPr>
                        <w:rPr>
                          <w:b/>
                        </w:rPr>
                      </w:pPr>
                      <w:r w:rsidRPr="00B767CB">
                        <w:rPr>
                          <w:b/>
                        </w:rPr>
                        <w:t>Una tecnologia innovativa</w:t>
                      </w:r>
                    </w:p>
                    <w:p w:rsidR="007F7DD7" w:rsidRPr="00B767CB" w:rsidRDefault="007F7DD7">
                      <w:pPr>
                        <w:rPr>
                          <w:i/>
                          <w:sz w:val="10"/>
                        </w:rPr>
                      </w:pPr>
                    </w:p>
                    <w:p w:rsidR="007F7DD7" w:rsidRPr="00B767CB" w:rsidRDefault="007F7DD7" w:rsidP="00C73C41">
                      <w:pPr>
                        <w:rPr>
                          <w:b/>
                          <w:u w:val="single"/>
                        </w:rPr>
                      </w:pPr>
                      <w:r w:rsidRPr="00B767CB">
                        <w:rPr>
                          <w:b/>
                          <w:u w:val="single"/>
                        </w:rPr>
                        <w:t>Intervento Dott.</w:t>
                      </w:r>
                      <w:r>
                        <w:rPr>
                          <w:b/>
                          <w:u w:val="single"/>
                        </w:rPr>
                        <w:t xml:space="preserve"> Paredes-Diaz</w:t>
                      </w:r>
                      <w:r w:rsidRPr="00B767CB">
                        <w:rPr>
                          <w:b/>
                          <w:u w:val="single"/>
                        </w:rPr>
                        <w:t xml:space="preserve"> </w:t>
                      </w:r>
                    </w:p>
                    <w:p w:rsidR="007F7DD7" w:rsidRDefault="007F7DD7">
                      <w:pPr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La formulazione</w:t>
                      </w:r>
                    </w:p>
                    <w:p w:rsidR="007F7DD7" w:rsidRDefault="007F7DD7">
                      <w:pPr>
                        <w:rPr>
                          <w:i/>
                        </w:rPr>
                      </w:pPr>
                    </w:p>
                    <w:p w:rsidR="007F7DD7" w:rsidRDefault="007F7DD7">
                      <w:pPr>
                        <w:rPr>
                          <w:i/>
                        </w:rPr>
                      </w:pPr>
                    </w:p>
                    <w:p w:rsidR="007F7DD7" w:rsidRPr="00CE2C98" w:rsidRDefault="007F7DD7">
                      <w:pPr>
                        <w:rPr>
                          <w:i/>
                          <w:sz w:val="10"/>
                        </w:rPr>
                      </w:pPr>
                    </w:p>
                    <w:p w:rsidR="007F7DD7" w:rsidRPr="00C73C41" w:rsidRDefault="007F7DD7">
                      <w:pPr>
                        <w:rPr>
                          <w:i/>
                          <w:sz w:val="40"/>
                        </w:rPr>
                      </w:pPr>
                    </w:p>
                    <w:p w:rsidR="007F7DD7" w:rsidRDefault="007F7DD7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L’impatto del d</w:t>
                      </w:r>
                      <w:r w:rsidRPr="00B767CB">
                        <w:rPr>
                          <w:b/>
                        </w:rPr>
                        <w:t>olore osteo</w:t>
                      </w:r>
                      <w:r>
                        <w:rPr>
                          <w:b/>
                        </w:rPr>
                        <w:t>articolare</w:t>
                      </w:r>
                    </w:p>
                    <w:p w:rsidR="007F7DD7" w:rsidRDefault="007F7DD7">
                      <w:pPr>
                        <w:rPr>
                          <w:b/>
                        </w:rPr>
                      </w:pPr>
                    </w:p>
                    <w:p w:rsidR="007F7DD7" w:rsidRDefault="007F7DD7">
                      <w:pPr>
                        <w:rPr>
                          <w:i/>
                        </w:rPr>
                      </w:pPr>
                      <w:r w:rsidRPr="00B767CB">
                        <w:rPr>
                          <w:i/>
                        </w:rPr>
                        <w:t>I dati dell’OMS</w:t>
                      </w:r>
                    </w:p>
                    <w:p w:rsidR="007F7DD7" w:rsidRDefault="007F7DD7">
                      <w:pPr>
                        <w:rPr>
                          <w:i/>
                        </w:rPr>
                      </w:pPr>
                    </w:p>
                    <w:p w:rsidR="007F7DD7" w:rsidRDefault="007F7DD7">
                      <w:pPr>
                        <w:rPr>
                          <w:i/>
                        </w:rPr>
                      </w:pPr>
                    </w:p>
                    <w:p w:rsidR="007F7DD7" w:rsidRPr="00CE2C98" w:rsidRDefault="007F7DD7" w:rsidP="00B767CB">
                      <w:pPr>
                        <w:rPr>
                          <w:b/>
                          <w:sz w:val="8"/>
                          <w:u w:val="single"/>
                        </w:rPr>
                      </w:pPr>
                    </w:p>
                    <w:p w:rsidR="007F7DD7" w:rsidRPr="00B767CB" w:rsidRDefault="007F7DD7" w:rsidP="00B767CB">
                      <w:pPr>
                        <w:rPr>
                          <w:b/>
                          <w:u w:val="single"/>
                        </w:rPr>
                      </w:pPr>
                      <w:r w:rsidRPr="00B767CB">
                        <w:rPr>
                          <w:b/>
                          <w:u w:val="single"/>
                        </w:rPr>
                        <w:t>Intervento Dott.</w:t>
                      </w:r>
                      <w:r>
                        <w:rPr>
                          <w:b/>
                          <w:u w:val="single"/>
                        </w:rPr>
                        <w:t>ssa Cecchini</w:t>
                      </w:r>
                      <w:r w:rsidRPr="00B767CB">
                        <w:rPr>
                          <w:b/>
                          <w:u w:val="single"/>
                        </w:rPr>
                        <w:t xml:space="preserve"> </w:t>
                      </w:r>
                    </w:p>
                    <w:p w:rsidR="007F7DD7" w:rsidRPr="00B767CB" w:rsidRDefault="007F7DD7">
                      <w:pPr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La situazione italiana</w:t>
                      </w:r>
                    </w:p>
                    <w:p w:rsidR="007F7DD7" w:rsidRDefault="007F7DD7">
                      <w:pPr>
                        <w:rPr>
                          <w:b/>
                        </w:rPr>
                      </w:pPr>
                    </w:p>
                    <w:p w:rsidR="007F7DD7" w:rsidRDefault="007F7DD7">
                      <w:pPr>
                        <w:rPr>
                          <w:b/>
                        </w:rPr>
                      </w:pPr>
                    </w:p>
                    <w:p w:rsidR="007F7DD7" w:rsidRDefault="007F7DD7">
                      <w:pPr>
                        <w:rPr>
                          <w:b/>
                        </w:rPr>
                      </w:pPr>
                    </w:p>
                    <w:p w:rsidR="007F7DD7" w:rsidRPr="00B767CB" w:rsidRDefault="007F7DD7">
                      <w:pPr>
                        <w:rPr>
                          <w:b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FF3646">
        <w:t>Si tratta di</w:t>
      </w:r>
      <w:r w:rsidR="00CA245C">
        <w:t xml:space="preserve"> una formulazione</w:t>
      </w:r>
      <w:r w:rsidR="00FF3646">
        <w:t xml:space="preserve"> </w:t>
      </w:r>
      <w:r w:rsidR="00CA245C">
        <w:rPr>
          <w:b/>
          <w:bCs/>
        </w:rPr>
        <w:t xml:space="preserve">a rilascio modificato di </w:t>
      </w:r>
      <w:r w:rsidR="00FF3646">
        <w:rPr>
          <w:b/>
          <w:bCs/>
        </w:rPr>
        <w:t>naprossene sodico 660 mg</w:t>
      </w:r>
      <w:r w:rsidR="00FF3646">
        <w:t xml:space="preserve">, </w:t>
      </w:r>
      <w:r w:rsidR="00CA245C">
        <w:t>che</w:t>
      </w:r>
      <w:r w:rsidR="00FF3646">
        <w:t xml:space="preserve"> permette di ottenere un </w:t>
      </w:r>
      <w:r w:rsidR="00FF3646">
        <w:rPr>
          <w:b/>
          <w:bCs/>
        </w:rPr>
        <w:t>rapido sollievo dal dolore in soli 15 minuti</w:t>
      </w:r>
      <w:r w:rsidR="00FF3646">
        <w:t xml:space="preserve">, </w:t>
      </w:r>
      <w:r w:rsidR="00FF3646">
        <w:rPr>
          <w:b/>
          <w:bCs/>
        </w:rPr>
        <w:t>mantenendo l’effetto analgesico per 24 ore</w:t>
      </w:r>
      <w:r w:rsidR="00FF3646">
        <w:t>.</w:t>
      </w:r>
    </w:p>
    <w:p w:rsidR="003A412E" w:rsidRDefault="00FF3646" w:rsidP="00B767CB">
      <w:pPr>
        <w:ind w:left="1985"/>
        <w:jc w:val="both"/>
      </w:pPr>
      <w:r>
        <w:t xml:space="preserve">“Per ottenere rapidità di azione e sollievo dal dolore prolungato – ha dichiarato Alberto Paredes-Diaz, Responsabile Terapie Analgesiche, Affari Medici e Sviluppo Clinico Internazionale di Bayer –  </w:t>
      </w:r>
      <w:r>
        <w:rPr>
          <w:b/>
          <w:bCs/>
        </w:rPr>
        <w:t xml:space="preserve">660 mg di naprossene sodico sono stati inseriti in un sistema di rilascio modificato tecnologicamente avanzato a due strati, uno dei quali caratterizzato da una matrice idrofila di </w:t>
      </w:r>
      <w:proofErr w:type="spellStart"/>
      <w:r>
        <w:rPr>
          <w:b/>
          <w:bCs/>
        </w:rPr>
        <w:t>ipromellosa</w:t>
      </w:r>
      <w:proofErr w:type="spellEnd"/>
      <w:r>
        <w:t xml:space="preserve">. Lo strato a </w:t>
      </w:r>
      <w:r>
        <w:rPr>
          <w:b/>
          <w:bCs/>
        </w:rPr>
        <w:t>rilascio immediato</w:t>
      </w:r>
      <w:r>
        <w:t xml:space="preserve"> contiene circa il </w:t>
      </w:r>
      <w:r>
        <w:rPr>
          <w:b/>
          <w:bCs/>
        </w:rPr>
        <w:t>40% di principio attivo</w:t>
      </w:r>
      <w:r>
        <w:t xml:space="preserve"> complessivo e si dissolve entro pochi minuti, consentendo il raggiungimento di concentrazioni terapeutiche in tempi rapidi e un sollievo dal dolore in </w:t>
      </w:r>
      <w:r>
        <w:rPr>
          <w:b/>
          <w:bCs/>
        </w:rPr>
        <w:t>soli 15 minuti</w:t>
      </w:r>
      <w:r>
        <w:t xml:space="preserve">. Lo strato a </w:t>
      </w:r>
      <w:r>
        <w:rPr>
          <w:b/>
          <w:bCs/>
        </w:rPr>
        <w:t>rilascio prolungato</w:t>
      </w:r>
      <w:r>
        <w:t xml:space="preserve"> contiene il restante </w:t>
      </w:r>
      <w:r>
        <w:rPr>
          <w:b/>
          <w:bCs/>
        </w:rPr>
        <w:t>60% del principio attivo</w:t>
      </w:r>
      <w:r>
        <w:t xml:space="preserve"> e, grazie a un rilascio controllato, lo mantiene in circolo a </w:t>
      </w:r>
      <w:r>
        <w:rPr>
          <w:b/>
          <w:bCs/>
        </w:rPr>
        <w:t>livelli terapeutici stabili per 24 ore</w:t>
      </w:r>
      <w:r>
        <w:t>”.</w:t>
      </w:r>
    </w:p>
    <w:p w:rsidR="003A412E" w:rsidRDefault="00FF3646" w:rsidP="00B767CB">
      <w:pPr>
        <w:ind w:left="1985"/>
        <w:jc w:val="both"/>
      </w:pPr>
      <w:r>
        <w:t xml:space="preserve">Le </w:t>
      </w:r>
      <w:r>
        <w:rPr>
          <w:b/>
          <w:bCs/>
        </w:rPr>
        <w:t>malattie osteoarticolari</w:t>
      </w:r>
      <w:r>
        <w:t xml:space="preserve"> e il do</w:t>
      </w:r>
      <w:r w:rsidR="00CE2C98">
        <w:t>lore che ne consegue</w:t>
      </w:r>
      <w:r>
        <w:t xml:space="preserve">, rappresentano un </w:t>
      </w:r>
      <w:r>
        <w:rPr>
          <w:b/>
          <w:bCs/>
        </w:rPr>
        <w:t>problema sanitario e sociale di crescente importanza</w:t>
      </w:r>
      <w:r>
        <w:t xml:space="preserve">, anche per il costante aumento delle aspettative di vita che comporta l’incremento di </w:t>
      </w:r>
      <w:r>
        <w:rPr>
          <w:b/>
          <w:bCs/>
        </w:rPr>
        <w:t>patologie degenerative legate all’invecchiamento</w:t>
      </w:r>
      <w:r>
        <w:t>. Non stupisce</w:t>
      </w:r>
      <w:r w:rsidR="004D6334">
        <w:t>,</w:t>
      </w:r>
      <w:r>
        <w:t xml:space="preserve"> quindi</w:t>
      </w:r>
      <w:r w:rsidR="004D6334">
        <w:t>,</w:t>
      </w:r>
      <w:r>
        <w:t xml:space="preserve"> che, secondo la valutazione </w:t>
      </w:r>
      <w:r>
        <w:rPr>
          <w:i/>
          <w:iCs/>
        </w:rPr>
        <w:t xml:space="preserve">Global </w:t>
      </w:r>
      <w:proofErr w:type="spellStart"/>
      <w:r>
        <w:rPr>
          <w:i/>
          <w:iCs/>
        </w:rPr>
        <w:t>Burden</w:t>
      </w:r>
      <w:proofErr w:type="spellEnd"/>
      <w:r>
        <w:rPr>
          <w:i/>
          <w:iCs/>
        </w:rPr>
        <w:t xml:space="preserve"> of </w:t>
      </w:r>
      <w:proofErr w:type="spellStart"/>
      <w:r>
        <w:rPr>
          <w:i/>
          <w:iCs/>
        </w:rPr>
        <w:t>Diseases</w:t>
      </w:r>
      <w:proofErr w:type="spellEnd"/>
      <w:r>
        <w:t xml:space="preserve">, condotta nel 2013 dall'Organizzazione Mondiale della Sanità e pubblicata </w:t>
      </w:r>
      <w:r w:rsidR="00CE2C98">
        <w:t xml:space="preserve">lo scorso anno </w:t>
      </w:r>
      <w:r>
        <w:t xml:space="preserve">sulla prestigiosa rivista Lancet, ai primi dieci posti tra le malattie </w:t>
      </w:r>
      <w:r w:rsidR="00CE2C98">
        <w:t xml:space="preserve">che maggiormente riducono la </w:t>
      </w:r>
      <w:r>
        <w:t>qualità della vita</w:t>
      </w:r>
      <w:r w:rsidR="004D6334">
        <w:t>,</w:t>
      </w:r>
      <w:r>
        <w:t xml:space="preserve"> ben </w:t>
      </w:r>
      <w:r w:rsidR="006C61F2">
        <w:t>cinque</w:t>
      </w:r>
      <w:r>
        <w:t xml:space="preserve"> siano condizioni primariamente caratterizzate da dolore, e il mal di schiena sia in assoluto la condizione</w:t>
      </w:r>
      <w:r w:rsidR="00CE2C98">
        <w:t xml:space="preserve"> più impattante</w:t>
      </w:r>
      <w:r>
        <w:t>, per via d</w:t>
      </w:r>
      <w:r w:rsidR="00CE2C98">
        <w:t>ella sua larghissima diffusione</w:t>
      </w:r>
      <w:r w:rsidR="008A7DD6">
        <w:fldChar w:fldCharType="begin"/>
      </w:r>
      <w:r w:rsidR="008A7DD6">
        <w:instrText xml:space="preserve"> ADDIN EN.CITE &lt;EndNote&gt;&lt;Cite&gt;&lt;Year&gt;2015&lt;/Year&gt;&lt;IDText&gt;Global, regional, and national incidence, prevalence, and years lived with disability for 301 acute and chronic diseases and injuries in 188 countries, 1990-2013: a systematic analysis for the Global Burden of Disease Study 2013&lt;/IDText&gt;&lt;DisplayText&gt;&lt;style face="superscript"&gt;1&lt;/style&gt;&lt;/DisplayText&gt;&lt;record&gt;&lt;dates&gt;&lt;pub-dates&gt;&lt;date&gt;Aug 22&lt;/date&gt;&lt;/pub-dates&gt;&lt;year&gt;2015&lt;/year&gt;&lt;/dates&gt;&lt;urls&gt;&lt;related-urls&gt;&lt;url&gt;http://dx.doi.org/10.1016/s0140-6736(15)60692-4&lt;/url&gt;&lt;/related-urls&gt;&lt;/urls&gt;&lt;isbn&gt;0140-6736&lt;/isbn&gt;&lt;titles&gt;&lt;title&gt;Global, regional, and national incidence, prevalence, and years lived with disability for 301 acute and chronic diseases and injuries in 188 countries, 1990-2013: a systematic analysis for the Global Burden of Disease Study 2013&lt;/title&gt;&lt;secondary-title&gt;Lancet&lt;/secondary-title&gt;&lt;short-title&gt;Global, regional, and national incidence, prevalence, and years lived with disability for 301 acute and chronic diseases and injuries in 188 countries, 1990-2013: a systematic analysis for the Global Burden of Disease Study 2013&lt;/short-title&gt;&lt;alt-title&gt;Lancet (London, England)&lt;/alt-title&gt;&lt;/titles&gt;&lt;pages&gt;743-800&lt;/pages&gt;&lt;number&gt;9995&lt;/number&gt;&lt;edition&gt;2015/06/13&lt;/edition&gt;&lt;language&gt;eng&lt;/language&gt;&lt;added-date format="utc"&gt;1476776751&lt;/added-date&gt;&lt;ref-type name="Journal Article"&gt;17&lt;/ref-type&gt;&lt;remote-database-provider&gt;Nlm&lt;/remote-database-provider&gt;&lt;rec-number&gt;2&lt;/rec-number&gt;&lt;last-updated-date format="utc"&gt;1476776751&lt;/last-updated-date&gt;&lt;accession-num&gt;26063472&lt;/accession-num&gt;&lt;electronic-resource-num&gt;10.1016/s0140-6736(15)60692-4&lt;/electronic-resource-num&gt;&lt;volume&gt;386&lt;/volume&gt;&lt;/record&gt;&lt;/Cite&gt;&lt;/EndNote&gt;</w:instrText>
      </w:r>
      <w:r w:rsidR="008A7DD6">
        <w:fldChar w:fldCharType="separate"/>
      </w:r>
      <w:r w:rsidR="008A7DD6" w:rsidRPr="008A7DD6">
        <w:rPr>
          <w:noProof/>
          <w:vertAlign w:val="superscript"/>
        </w:rPr>
        <w:t>1</w:t>
      </w:r>
      <w:r w:rsidR="008A7DD6">
        <w:fldChar w:fldCharType="end"/>
      </w:r>
      <w:r w:rsidR="00CE2C98">
        <w:t>.</w:t>
      </w:r>
    </w:p>
    <w:p w:rsidR="00E0510D" w:rsidRPr="00C73C41" w:rsidRDefault="00E0510D" w:rsidP="00B767CB">
      <w:pPr>
        <w:ind w:left="1985"/>
        <w:jc w:val="both"/>
        <w:rPr>
          <w:color w:val="auto"/>
        </w:rPr>
      </w:pPr>
      <w:r w:rsidRPr="00C73C41">
        <w:rPr>
          <w:color w:val="auto"/>
        </w:rPr>
        <w:t xml:space="preserve">Secondo </w:t>
      </w:r>
      <w:r w:rsidRPr="00C73C41">
        <w:rPr>
          <w:b/>
          <w:color w:val="auto"/>
        </w:rPr>
        <w:t xml:space="preserve">un’indagine quantitativa realizzata a fine 2014 da GFK </w:t>
      </w:r>
      <w:proofErr w:type="spellStart"/>
      <w:r w:rsidRPr="00C73C41">
        <w:rPr>
          <w:b/>
          <w:color w:val="auto"/>
        </w:rPr>
        <w:t>Eurisko</w:t>
      </w:r>
      <w:proofErr w:type="spellEnd"/>
      <w:r w:rsidRPr="00C73C41">
        <w:rPr>
          <w:color w:val="auto"/>
        </w:rPr>
        <w:t xml:space="preserve"> emerge che </w:t>
      </w:r>
      <w:r w:rsidRPr="00C73C41">
        <w:rPr>
          <w:b/>
          <w:color w:val="auto"/>
        </w:rPr>
        <w:t xml:space="preserve">29 milioni di Italiani soffrono </w:t>
      </w:r>
      <w:r w:rsidR="002138D0">
        <w:rPr>
          <w:b/>
          <w:color w:val="auto"/>
        </w:rPr>
        <w:t>di dolori muscoloscheletrici,</w:t>
      </w:r>
      <w:r w:rsidRPr="00C73C41">
        <w:rPr>
          <w:b/>
          <w:color w:val="auto"/>
        </w:rPr>
        <w:t xml:space="preserve"> in particolare il mal di schiena colpisce 21 milioni di individui</w:t>
      </w:r>
      <w:r w:rsidR="002138D0">
        <w:rPr>
          <w:b/>
          <w:color w:val="auto"/>
        </w:rPr>
        <w:t xml:space="preserve">. I dolori articolari e l’artrosi interessano </w:t>
      </w:r>
      <w:r w:rsidRPr="00C73C41">
        <w:rPr>
          <w:b/>
          <w:color w:val="auto"/>
        </w:rPr>
        <w:t>11 milioni di persone</w:t>
      </w:r>
      <w:r w:rsidR="002138D0">
        <w:rPr>
          <w:color w:val="auto"/>
        </w:rPr>
        <w:t>, in particolare donne</w:t>
      </w:r>
      <w:r w:rsidRPr="00C73C41">
        <w:rPr>
          <w:b/>
          <w:color w:val="auto"/>
        </w:rPr>
        <w:t>.</w:t>
      </w:r>
    </w:p>
    <w:p w:rsidR="00B767CB" w:rsidRPr="00C73C41" w:rsidRDefault="00B767CB" w:rsidP="00B767CB">
      <w:pPr>
        <w:ind w:left="1985"/>
        <w:jc w:val="both"/>
        <w:rPr>
          <w:color w:val="auto"/>
        </w:rPr>
      </w:pPr>
      <w:r w:rsidRPr="00C73C41">
        <w:rPr>
          <w:color w:val="auto"/>
        </w:rPr>
        <w:t>“</w:t>
      </w:r>
      <w:r w:rsidR="00E0510D" w:rsidRPr="00C73C41">
        <w:rPr>
          <w:b/>
          <w:color w:val="auto"/>
        </w:rPr>
        <w:t>A soffrire di mal di schiena si inizia dai 35 anni</w:t>
      </w:r>
      <w:r w:rsidR="00E0510D" w:rsidRPr="00C73C41">
        <w:rPr>
          <w:color w:val="auto"/>
        </w:rPr>
        <w:t xml:space="preserve"> di età</w:t>
      </w:r>
      <w:r w:rsidR="004D6334">
        <w:rPr>
          <w:color w:val="auto"/>
        </w:rPr>
        <w:t>,</w:t>
      </w:r>
      <w:r w:rsidR="00E0510D" w:rsidRPr="00C73C41">
        <w:rPr>
          <w:color w:val="auto"/>
        </w:rPr>
        <w:t xml:space="preserve"> mentre i </w:t>
      </w:r>
      <w:r w:rsidR="00E0510D" w:rsidRPr="00C73C41">
        <w:rPr>
          <w:b/>
          <w:color w:val="auto"/>
        </w:rPr>
        <w:t>dolori articolari colpiscono prevalentemente</w:t>
      </w:r>
      <w:r w:rsidR="00E0510D" w:rsidRPr="00C73C41">
        <w:rPr>
          <w:color w:val="auto"/>
        </w:rPr>
        <w:t xml:space="preserve"> una popolazione più anziana con un picco </w:t>
      </w:r>
      <w:r w:rsidR="002138D0">
        <w:rPr>
          <w:b/>
          <w:color w:val="auto"/>
        </w:rPr>
        <w:t>oltre i 55 anni</w:t>
      </w:r>
      <w:r w:rsidRPr="00C73C41">
        <w:rPr>
          <w:color w:val="auto"/>
        </w:rPr>
        <w:t xml:space="preserve"> </w:t>
      </w:r>
      <w:r w:rsidR="004D6334">
        <w:rPr>
          <w:color w:val="auto"/>
        </w:rPr>
        <w:t xml:space="preserve">- </w:t>
      </w:r>
      <w:r w:rsidRPr="00C73C41">
        <w:rPr>
          <w:color w:val="auto"/>
        </w:rPr>
        <w:t xml:space="preserve">sottolinea la Dott.ssa Cecchini </w:t>
      </w:r>
      <w:r w:rsidR="002138D0">
        <w:rPr>
          <w:color w:val="auto"/>
        </w:rPr>
        <w:t xml:space="preserve">‎Head of </w:t>
      </w:r>
      <w:proofErr w:type="spellStart"/>
      <w:r w:rsidR="002138D0">
        <w:rPr>
          <w:color w:val="auto"/>
        </w:rPr>
        <w:t>Health</w:t>
      </w:r>
      <w:proofErr w:type="spellEnd"/>
      <w:r w:rsidR="002138D0">
        <w:rPr>
          <w:color w:val="auto"/>
        </w:rPr>
        <w:t xml:space="preserve"> </w:t>
      </w:r>
      <w:proofErr w:type="spellStart"/>
      <w:r w:rsidR="002138D0">
        <w:rPr>
          <w:color w:val="auto"/>
        </w:rPr>
        <w:t>Department</w:t>
      </w:r>
      <w:proofErr w:type="spellEnd"/>
      <w:r w:rsidR="002138D0">
        <w:rPr>
          <w:color w:val="auto"/>
        </w:rPr>
        <w:t xml:space="preserve"> </w:t>
      </w:r>
      <w:proofErr w:type="spellStart"/>
      <w:r w:rsidR="002138D0">
        <w:rPr>
          <w:color w:val="auto"/>
        </w:rPr>
        <w:t>GfK</w:t>
      </w:r>
      <w:proofErr w:type="spellEnd"/>
      <w:r w:rsidR="004D6334">
        <w:rPr>
          <w:color w:val="auto"/>
        </w:rPr>
        <w:t xml:space="preserve"> - </w:t>
      </w:r>
      <w:r w:rsidR="00E0510D" w:rsidRPr="00C73C41">
        <w:rPr>
          <w:b/>
          <w:color w:val="auto"/>
        </w:rPr>
        <w:t>Alla base</w:t>
      </w:r>
      <w:r w:rsidR="00E0510D" w:rsidRPr="00C73C41">
        <w:rPr>
          <w:color w:val="auto"/>
        </w:rPr>
        <w:t xml:space="preserve"> di entrambi i disturbi troviamo </w:t>
      </w:r>
      <w:r w:rsidR="00E0510D" w:rsidRPr="00C73C41">
        <w:rPr>
          <w:b/>
          <w:color w:val="auto"/>
        </w:rPr>
        <w:t xml:space="preserve">movimenti e posture sbagliate, vita sedentaria e </w:t>
      </w:r>
      <w:r w:rsidR="004D6334" w:rsidRPr="00C73C41">
        <w:rPr>
          <w:noProof/>
          <w:color w:val="auto"/>
        </w:rPr>
        <w:lastRenderedPageBreak/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9A5EC8F" wp14:editId="4D711279">
                <wp:simplePos x="0" y="0"/>
                <wp:positionH relativeFrom="column">
                  <wp:posOffset>-525780</wp:posOffset>
                </wp:positionH>
                <wp:positionV relativeFrom="paragraph">
                  <wp:posOffset>-78105</wp:posOffset>
                </wp:positionV>
                <wp:extent cx="1676400" cy="8810625"/>
                <wp:effectExtent l="0" t="0" r="19050" b="28575"/>
                <wp:wrapNone/>
                <wp:docPr id="1" name="Casella di tes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76400" cy="88106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7F7DD7" w:rsidRPr="00B767CB" w:rsidRDefault="007F7DD7" w:rsidP="00CE2C98">
                            <w:pPr>
                              <w:rPr>
                                <w:i/>
                                <w:sz w:val="10"/>
                              </w:rPr>
                            </w:pPr>
                          </w:p>
                          <w:p w:rsidR="007F7DD7" w:rsidRPr="00FA2285" w:rsidRDefault="007F7DD7" w:rsidP="00CE2C98">
                            <w:pPr>
                              <w:rPr>
                                <w:i/>
                                <w:sz w:val="18"/>
                              </w:rPr>
                            </w:pPr>
                          </w:p>
                          <w:p w:rsidR="007F7DD7" w:rsidRPr="00FA2285" w:rsidRDefault="007F7DD7" w:rsidP="00CE2C98">
                            <w:pPr>
                              <w:rPr>
                                <w:i/>
                                <w:sz w:val="4"/>
                              </w:rPr>
                            </w:pPr>
                          </w:p>
                          <w:p w:rsidR="007F7DD7" w:rsidRDefault="007F7DD7" w:rsidP="00CE2C98">
                            <w:pPr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Come gli italiani curano il dolore</w:t>
                            </w:r>
                          </w:p>
                          <w:p w:rsidR="007F7DD7" w:rsidRDefault="007F7DD7" w:rsidP="00CE2C98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CE2C98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Pr="00B767CB" w:rsidRDefault="007F7DD7" w:rsidP="00CE2C98">
                            <w:pPr>
                              <w:rPr>
                                <w:b/>
                                <w:sz w:val="18"/>
                              </w:rPr>
                            </w:pPr>
                          </w:p>
                          <w:p w:rsidR="007F7DD7" w:rsidRPr="00B767CB" w:rsidRDefault="007F7DD7" w:rsidP="00CE2C98">
                            <w:pPr>
                              <w:rPr>
                                <w:b/>
                                <w:sz w:val="2"/>
                              </w:rPr>
                            </w:pPr>
                          </w:p>
                          <w:p w:rsidR="007F7DD7" w:rsidRPr="00B767CB" w:rsidRDefault="007F7DD7" w:rsidP="00CE2C98">
                            <w:pPr>
                              <w:rPr>
                                <w:b/>
                                <w:u w:val="single"/>
                              </w:rPr>
                            </w:pPr>
                            <w:r w:rsidRPr="00B767CB">
                              <w:rPr>
                                <w:b/>
                                <w:u w:val="single"/>
                              </w:rPr>
                              <w:t xml:space="preserve">Intervento Dott. Sessa </w:t>
                            </w:r>
                          </w:p>
                          <w:p w:rsidR="007F7DD7" w:rsidRDefault="007F7DD7" w:rsidP="00CE2C98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 xml:space="preserve">Il ruolo del Medico di Medicina Generale </w:t>
                            </w:r>
                          </w:p>
                          <w:p w:rsidR="007F7DD7" w:rsidRDefault="007F7DD7" w:rsidP="00CE2C98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CE2C98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Default="007F7DD7" w:rsidP="00CE2C98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CE2C98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CE2C98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CE2C98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CE2C98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Pr="00B767CB" w:rsidRDefault="007F7DD7" w:rsidP="00CE2C98">
                            <w:pPr>
                              <w:rPr>
                                <w:b/>
                                <w:sz w:val="8"/>
                              </w:rPr>
                            </w:pPr>
                          </w:p>
                          <w:p w:rsidR="007F7DD7" w:rsidRDefault="007F7DD7" w:rsidP="00CE2C98">
                            <w:pPr>
                              <w:rPr>
                                <w:i/>
                              </w:rPr>
                            </w:pPr>
                            <w:r w:rsidRPr="00B767CB">
                              <w:rPr>
                                <w:i/>
                              </w:rPr>
                              <w:t>I</w:t>
                            </w:r>
                            <w:r>
                              <w:rPr>
                                <w:i/>
                              </w:rPr>
                              <w:t xml:space="preserve">l ruolo </w:t>
                            </w:r>
                            <w:proofErr w:type="gramStart"/>
                            <w:r>
                              <w:rPr>
                                <w:i/>
                              </w:rPr>
                              <w:t xml:space="preserve">dei </w:t>
                            </w:r>
                            <w:r w:rsidRPr="00B767CB">
                              <w:rPr>
                                <w:i/>
                              </w:rPr>
                              <w:t xml:space="preserve"> FANS</w:t>
                            </w:r>
                            <w:proofErr w:type="gramEnd"/>
                          </w:p>
                          <w:p w:rsidR="007F7DD7" w:rsidRPr="00B767CB" w:rsidRDefault="007F7DD7" w:rsidP="00CE2C98">
                            <w:pPr>
                              <w:rPr>
                                <w:i/>
                                <w:sz w:val="2"/>
                              </w:rPr>
                            </w:pPr>
                          </w:p>
                          <w:p w:rsidR="007F7DD7" w:rsidRDefault="007F7DD7" w:rsidP="00CE2C98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Pr="00B767CB" w:rsidRDefault="007F7DD7" w:rsidP="00CE2C98">
                            <w:pPr>
                              <w:rPr>
                                <w:b/>
                                <w:u w:val="single"/>
                              </w:rPr>
                            </w:pPr>
                            <w:r w:rsidRPr="00B767CB">
                              <w:rPr>
                                <w:b/>
                                <w:u w:val="single"/>
                              </w:rPr>
                              <w:t xml:space="preserve">Intervento </w:t>
                            </w:r>
                            <w:r>
                              <w:rPr>
                                <w:b/>
                                <w:u w:val="single"/>
                              </w:rPr>
                              <w:t xml:space="preserve">Dott. </w:t>
                            </w:r>
                            <w:proofErr w:type="spellStart"/>
                            <w:r>
                              <w:rPr>
                                <w:b/>
                                <w:u w:val="single"/>
                              </w:rPr>
                              <w:t>Gandolini</w:t>
                            </w:r>
                            <w:proofErr w:type="spellEnd"/>
                            <w:r>
                              <w:rPr>
                                <w:b/>
                                <w:u w:val="single"/>
                              </w:rPr>
                              <w:t xml:space="preserve"> </w:t>
                            </w:r>
                          </w:p>
                          <w:p w:rsidR="007F7DD7" w:rsidRDefault="007F7DD7" w:rsidP="00CE2C98">
                            <w:pPr>
                              <w:rPr>
                                <w:i/>
                              </w:rPr>
                            </w:pPr>
                            <w:r>
                              <w:rPr>
                                <w:b/>
                              </w:rPr>
                              <w:t>Il Naprossene nel dolore osteoarticolare</w:t>
                            </w:r>
                          </w:p>
                          <w:p w:rsidR="007F7DD7" w:rsidRDefault="007F7DD7" w:rsidP="00CE2C98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Default="007F7DD7" w:rsidP="00CE2C98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Pr="00B767CB" w:rsidRDefault="007F7DD7" w:rsidP="00CE2C98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Default="007F7DD7" w:rsidP="00CE2C98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CE2C98">
                            <w:pPr>
                              <w:rPr>
                                <w:b/>
                              </w:rPr>
                            </w:pPr>
                          </w:p>
                          <w:p w:rsidR="00FF16AE" w:rsidRDefault="00FF16AE" w:rsidP="00CE2C98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Pr="00797451" w:rsidRDefault="007F7DD7" w:rsidP="00CE2C98">
                            <w:pPr>
                              <w:rPr>
                                <w:i/>
                              </w:rPr>
                            </w:pPr>
                            <w:r w:rsidRPr="00797451">
                              <w:rPr>
                                <w:i/>
                              </w:rPr>
                              <w:t>La nuova formulazion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A5EC8F" id="_x0000_s1027" type="#_x0000_t202" style="position:absolute;left:0;text-align:left;margin-left:-41.4pt;margin-top:-6.15pt;width:132pt;height:693.7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" strokecolor="white [3212]">
                <v:textbox>
                  <w:txbxContent>
                    <w:p w:rsidR="007F7DD7" w:rsidRPr="00B767CB" w:rsidRDefault="007F7DD7" w:rsidP="00CE2C98">
                      <w:pPr>
                        <w:rPr>
                          <w:i/>
                          <w:sz w:val="10"/>
                        </w:rPr>
                      </w:pPr>
                    </w:p>
                    <w:p w:rsidR="007F7DD7" w:rsidRPr="00FA2285" w:rsidRDefault="007F7DD7" w:rsidP="00CE2C98">
                      <w:pPr>
                        <w:rPr>
                          <w:i/>
                          <w:sz w:val="18"/>
                        </w:rPr>
                      </w:pPr>
                    </w:p>
                    <w:p w:rsidR="007F7DD7" w:rsidRPr="00FA2285" w:rsidRDefault="007F7DD7" w:rsidP="00CE2C98">
                      <w:pPr>
                        <w:rPr>
                          <w:i/>
                          <w:sz w:val="4"/>
                        </w:rPr>
                      </w:pPr>
                    </w:p>
                    <w:p w:rsidR="007F7DD7" w:rsidRDefault="007F7DD7" w:rsidP="00CE2C98">
                      <w:pPr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Come gli italiani curano il dolore</w:t>
                      </w:r>
                    </w:p>
                    <w:p w:rsidR="007F7DD7" w:rsidRDefault="007F7DD7" w:rsidP="00CE2C98">
                      <w:pPr>
                        <w:rPr>
                          <w:b/>
                        </w:rPr>
                      </w:pPr>
                    </w:p>
                    <w:p w:rsidR="007F7DD7" w:rsidRDefault="007F7DD7" w:rsidP="00CE2C98">
                      <w:pPr>
                        <w:rPr>
                          <w:b/>
                        </w:rPr>
                      </w:pPr>
                    </w:p>
                    <w:p w:rsidR="007F7DD7" w:rsidRPr="00B767CB" w:rsidRDefault="007F7DD7" w:rsidP="00CE2C98">
                      <w:pPr>
                        <w:rPr>
                          <w:b/>
                          <w:sz w:val="18"/>
                        </w:rPr>
                      </w:pPr>
                    </w:p>
                    <w:p w:rsidR="007F7DD7" w:rsidRPr="00B767CB" w:rsidRDefault="007F7DD7" w:rsidP="00CE2C98">
                      <w:pPr>
                        <w:rPr>
                          <w:b/>
                          <w:sz w:val="2"/>
                        </w:rPr>
                      </w:pPr>
                    </w:p>
                    <w:p w:rsidR="007F7DD7" w:rsidRPr="00B767CB" w:rsidRDefault="007F7DD7" w:rsidP="00CE2C98">
                      <w:pPr>
                        <w:rPr>
                          <w:b/>
                          <w:u w:val="single"/>
                        </w:rPr>
                      </w:pPr>
                      <w:r w:rsidRPr="00B767CB">
                        <w:rPr>
                          <w:b/>
                          <w:u w:val="single"/>
                        </w:rPr>
                        <w:t xml:space="preserve">Intervento Dott. Sessa </w:t>
                      </w:r>
                    </w:p>
                    <w:p w:rsidR="007F7DD7" w:rsidRDefault="007F7DD7" w:rsidP="00CE2C98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 xml:space="preserve">Il ruolo del Medico di Medicina Generale </w:t>
                      </w:r>
                    </w:p>
                    <w:p w:rsidR="007F7DD7" w:rsidRDefault="007F7DD7" w:rsidP="00CE2C98">
                      <w:pPr>
                        <w:rPr>
                          <w:b/>
                        </w:rPr>
                      </w:pPr>
                    </w:p>
                    <w:p w:rsidR="007F7DD7" w:rsidRDefault="007F7DD7" w:rsidP="00CE2C98">
                      <w:pPr>
                        <w:rPr>
                          <w:i/>
                        </w:rPr>
                      </w:pPr>
                    </w:p>
                    <w:p w:rsidR="007F7DD7" w:rsidRDefault="007F7DD7" w:rsidP="00CE2C98">
                      <w:pPr>
                        <w:rPr>
                          <w:b/>
                        </w:rPr>
                      </w:pPr>
                    </w:p>
                    <w:p w:rsidR="007F7DD7" w:rsidRDefault="007F7DD7" w:rsidP="00CE2C98">
                      <w:pPr>
                        <w:rPr>
                          <w:b/>
                        </w:rPr>
                      </w:pPr>
                    </w:p>
                    <w:p w:rsidR="007F7DD7" w:rsidRDefault="007F7DD7" w:rsidP="00CE2C98">
                      <w:pPr>
                        <w:rPr>
                          <w:b/>
                        </w:rPr>
                      </w:pPr>
                    </w:p>
                    <w:p w:rsidR="007F7DD7" w:rsidRDefault="007F7DD7" w:rsidP="00CE2C98">
                      <w:pPr>
                        <w:rPr>
                          <w:b/>
                        </w:rPr>
                      </w:pPr>
                    </w:p>
                    <w:p w:rsidR="007F7DD7" w:rsidRDefault="007F7DD7" w:rsidP="00CE2C98">
                      <w:pPr>
                        <w:rPr>
                          <w:b/>
                        </w:rPr>
                      </w:pPr>
                    </w:p>
                    <w:p w:rsidR="007F7DD7" w:rsidRPr="00B767CB" w:rsidRDefault="007F7DD7" w:rsidP="00CE2C98">
                      <w:pPr>
                        <w:rPr>
                          <w:b/>
                          <w:sz w:val="8"/>
                        </w:rPr>
                      </w:pPr>
                    </w:p>
                    <w:p w:rsidR="007F7DD7" w:rsidRDefault="007F7DD7" w:rsidP="00CE2C98">
                      <w:pPr>
                        <w:rPr>
                          <w:i/>
                        </w:rPr>
                      </w:pPr>
                      <w:r w:rsidRPr="00B767CB">
                        <w:rPr>
                          <w:i/>
                        </w:rPr>
                        <w:t>I</w:t>
                      </w:r>
                      <w:r>
                        <w:rPr>
                          <w:i/>
                        </w:rPr>
                        <w:t xml:space="preserve">l ruolo </w:t>
                      </w:r>
                      <w:proofErr w:type="gramStart"/>
                      <w:r>
                        <w:rPr>
                          <w:i/>
                        </w:rPr>
                        <w:t xml:space="preserve">dei </w:t>
                      </w:r>
                      <w:r w:rsidRPr="00B767CB">
                        <w:rPr>
                          <w:i/>
                        </w:rPr>
                        <w:t xml:space="preserve"> FANS</w:t>
                      </w:r>
                      <w:proofErr w:type="gramEnd"/>
                    </w:p>
                    <w:p w:rsidR="007F7DD7" w:rsidRPr="00B767CB" w:rsidRDefault="007F7DD7" w:rsidP="00CE2C98">
                      <w:pPr>
                        <w:rPr>
                          <w:i/>
                          <w:sz w:val="2"/>
                        </w:rPr>
                      </w:pPr>
                    </w:p>
                    <w:p w:rsidR="007F7DD7" w:rsidRDefault="007F7DD7" w:rsidP="00CE2C98">
                      <w:pPr>
                        <w:rPr>
                          <w:i/>
                        </w:rPr>
                      </w:pPr>
                    </w:p>
                    <w:p w:rsidR="007F7DD7" w:rsidRPr="00B767CB" w:rsidRDefault="007F7DD7" w:rsidP="00CE2C98">
                      <w:pPr>
                        <w:rPr>
                          <w:b/>
                          <w:u w:val="single"/>
                        </w:rPr>
                      </w:pPr>
                      <w:r w:rsidRPr="00B767CB">
                        <w:rPr>
                          <w:b/>
                          <w:u w:val="single"/>
                        </w:rPr>
                        <w:t xml:space="preserve">Intervento </w:t>
                      </w:r>
                      <w:r>
                        <w:rPr>
                          <w:b/>
                          <w:u w:val="single"/>
                        </w:rPr>
                        <w:t xml:space="preserve">Dott. </w:t>
                      </w:r>
                      <w:proofErr w:type="spellStart"/>
                      <w:r>
                        <w:rPr>
                          <w:b/>
                          <w:u w:val="single"/>
                        </w:rPr>
                        <w:t>Gandolini</w:t>
                      </w:r>
                      <w:proofErr w:type="spellEnd"/>
                      <w:r>
                        <w:rPr>
                          <w:b/>
                          <w:u w:val="single"/>
                        </w:rPr>
                        <w:t xml:space="preserve"> </w:t>
                      </w:r>
                    </w:p>
                    <w:p w:rsidR="007F7DD7" w:rsidRDefault="007F7DD7" w:rsidP="00CE2C98">
                      <w:pPr>
                        <w:rPr>
                          <w:i/>
                        </w:rPr>
                      </w:pPr>
                      <w:r>
                        <w:rPr>
                          <w:b/>
                        </w:rPr>
                        <w:t>Il Naprossene nel dolore osteoarticolare</w:t>
                      </w:r>
                    </w:p>
                    <w:p w:rsidR="007F7DD7" w:rsidRDefault="007F7DD7" w:rsidP="00CE2C98">
                      <w:pPr>
                        <w:rPr>
                          <w:i/>
                        </w:rPr>
                      </w:pPr>
                    </w:p>
                    <w:p w:rsidR="007F7DD7" w:rsidRDefault="007F7DD7" w:rsidP="00CE2C98">
                      <w:pPr>
                        <w:rPr>
                          <w:i/>
                        </w:rPr>
                      </w:pPr>
                    </w:p>
                    <w:p w:rsidR="007F7DD7" w:rsidRPr="00B767CB" w:rsidRDefault="007F7DD7" w:rsidP="00CE2C98">
                      <w:pPr>
                        <w:rPr>
                          <w:i/>
                        </w:rPr>
                      </w:pPr>
                    </w:p>
                    <w:p w:rsidR="007F7DD7" w:rsidRDefault="007F7DD7" w:rsidP="00CE2C98">
                      <w:pPr>
                        <w:rPr>
                          <w:b/>
                        </w:rPr>
                      </w:pPr>
                    </w:p>
                    <w:p w:rsidR="007F7DD7" w:rsidRDefault="007F7DD7" w:rsidP="00CE2C98">
                      <w:pPr>
                        <w:rPr>
                          <w:b/>
                        </w:rPr>
                      </w:pPr>
                    </w:p>
                    <w:p w:rsidR="00FF16AE" w:rsidRDefault="00FF16AE" w:rsidP="00CE2C98">
                      <w:pPr>
                        <w:rPr>
                          <w:b/>
                        </w:rPr>
                      </w:pPr>
                    </w:p>
                    <w:p w:rsidR="007F7DD7" w:rsidRPr="00797451" w:rsidRDefault="007F7DD7" w:rsidP="00CE2C98">
                      <w:pPr>
                        <w:rPr>
                          <w:i/>
                        </w:rPr>
                      </w:pPr>
                      <w:r w:rsidRPr="00797451">
                        <w:rPr>
                          <w:i/>
                        </w:rPr>
                        <w:t>La nuova formulazione</w:t>
                      </w:r>
                    </w:p>
                  </w:txbxContent>
                </v:textbox>
              </v:shape>
            </w:pict>
          </mc:Fallback>
        </mc:AlternateContent>
      </w:r>
      <w:r w:rsidR="002138D0">
        <w:rPr>
          <w:b/>
          <w:color w:val="auto"/>
        </w:rPr>
        <w:t>l’invecchiamento</w:t>
      </w:r>
      <w:r w:rsidR="00E0510D" w:rsidRPr="00C73C41">
        <w:rPr>
          <w:color w:val="auto"/>
        </w:rPr>
        <w:t xml:space="preserve">. </w:t>
      </w:r>
      <w:r w:rsidR="002138D0">
        <w:rPr>
          <w:b/>
          <w:color w:val="auto"/>
        </w:rPr>
        <w:t>Nella metà dei soggetti il dolore tende a presentarsi</w:t>
      </w:r>
      <w:r w:rsidR="00E0510D" w:rsidRPr="00C73C41">
        <w:rPr>
          <w:b/>
          <w:color w:val="auto"/>
        </w:rPr>
        <w:t xml:space="preserve"> tutti i mesi più volte al mese </w:t>
      </w:r>
      <w:r w:rsidR="002138D0">
        <w:rPr>
          <w:b/>
          <w:color w:val="auto"/>
        </w:rPr>
        <w:t>con intensità che varia da</w:t>
      </w:r>
      <w:r w:rsidR="00E0510D" w:rsidRPr="00C73C41">
        <w:rPr>
          <w:b/>
          <w:color w:val="auto"/>
        </w:rPr>
        <w:t xml:space="preserve"> </w:t>
      </w:r>
      <w:r w:rsidR="002138D0">
        <w:rPr>
          <w:b/>
          <w:color w:val="auto"/>
        </w:rPr>
        <w:t>moderata a elevata</w:t>
      </w:r>
      <w:r w:rsidR="00FF16AE">
        <w:rPr>
          <w:b/>
          <w:color w:val="auto"/>
        </w:rPr>
        <w:t>”</w:t>
      </w:r>
      <w:r w:rsidR="00E0510D" w:rsidRPr="00C73C41">
        <w:rPr>
          <w:color w:val="auto"/>
        </w:rPr>
        <w:t xml:space="preserve">. </w:t>
      </w:r>
    </w:p>
    <w:p w:rsidR="00E0510D" w:rsidRPr="00C73C41" w:rsidRDefault="00E0510D" w:rsidP="00B767CB">
      <w:pPr>
        <w:ind w:left="1985"/>
        <w:jc w:val="both"/>
        <w:rPr>
          <w:color w:val="auto"/>
        </w:rPr>
      </w:pPr>
      <w:r w:rsidRPr="00C73C41">
        <w:rPr>
          <w:color w:val="auto"/>
        </w:rPr>
        <w:t xml:space="preserve">Nonostante si tratti di disturbi frequenti, intensi, duraturi e pervasivi, che influiscono in modo importante sulla qualità di vita, </w:t>
      </w:r>
      <w:r w:rsidRPr="00C73C41">
        <w:rPr>
          <w:b/>
          <w:color w:val="auto"/>
        </w:rPr>
        <w:t>le persone tendono a sopportare/resistere al dolore</w:t>
      </w:r>
      <w:r w:rsidR="00562C64" w:rsidRPr="00C73C41">
        <w:rPr>
          <w:b/>
          <w:color w:val="auto"/>
        </w:rPr>
        <w:t>.</w:t>
      </w:r>
      <w:r w:rsidRPr="00C73C41">
        <w:rPr>
          <w:color w:val="auto"/>
        </w:rPr>
        <w:t xml:space="preserve"> </w:t>
      </w:r>
      <w:r w:rsidR="00B767CB" w:rsidRPr="00C73C41">
        <w:rPr>
          <w:color w:val="auto"/>
        </w:rPr>
        <w:t>“</w:t>
      </w:r>
      <w:r w:rsidR="00562C64" w:rsidRPr="00C73C41">
        <w:rPr>
          <w:color w:val="auto"/>
        </w:rPr>
        <w:t>S</w:t>
      </w:r>
      <w:r w:rsidRPr="00C73C41">
        <w:rPr>
          <w:color w:val="auto"/>
        </w:rPr>
        <w:t>olo 1 sofferente su 2 cura il mal di schiena</w:t>
      </w:r>
      <w:r w:rsidR="00FF16AE">
        <w:rPr>
          <w:color w:val="auto"/>
        </w:rPr>
        <w:t xml:space="preserve"> -</w:t>
      </w:r>
      <w:r w:rsidR="00562C64" w:rsidRPr="00C73C41">
        <w:rPr>
          <w:color w:val="auto"/>
        </w:rPr>
        <w:t xml:space="preserve"> ricorda la Dott.ssa Cecchini</w:t>
      </w:r>
      <w:r w:rsidR="00FF16AE">
        <w:rPr>
          <w:color w:val="auto"/>
        </w:rPr>
        <w:t xml:space="preserve"> -</w:t>
      </w:r>
      <w:r w:rsidR="00562C64" w:rsidRPr="00C73C41">
        <w:rPr>
          <w:color w:val="auto"/>
        </w:rPr>
        <w:t xml:space="preserve"> </w:t>
      </w:r>
      <w:r w:rsidRPr="00C73C41">
        <w:rPr>
          <w:color w:val="auto"/>
        </w:rPr>
        <w:t xml:space="preserve"> e 2 su 3 curano i dolori articolari, </w:t>
      </w:r>
      <w:r w:rsidRPr="00C73C41">
        <w:rPr>
          <w:b/>
          <w:color w:val="auto"/>
        </w:rPr>
        <w:t>sottintendendo un</w:t>
      </w:r>
      <w:r w:rsidRPr="00C73C41">
        <w:rPr>
          <w:color w:val="auto"/>
        </w:rPr>
        <w:t xml:space="preserve"> </w:t>
      </w:r>
      <w:r w:rsidRPr="00C73C41">
        <w:rPr>
          <w:b/>
          <w:color w:val="auto"/>
        </w:rPr>
        <w:t>bisogno di una soluzione più adeguata</w:t>
      </w:r>
      <w:r w:rsidRPr="00C73C41">
        <w:rPr>
          <w:color w:val="auto"/>
        </w:rPr>
        <w:t xml:space="preserve">. </w:t>
      </w:r>
      <w:r w:rsidRPr="00C73C41">
        <w:rPr>
          <w:b/>
          <w:color w:val="auto"/>
        </w:rPr>
        <w:t>Ci si cura prevalentemente con farmaci orali</w:t>
      </w:r>
      <w:r w:rsidRPr="00C73C41">
        <w:rPr>
          <w:color w:val="auto"/>
        </w:rPr>
        <w:t xml:space="preserve">, anche in concomitanza con creme e cerotti (per un maggior beneficio), attribuendo al </w:t>
      </w:r>
      <w:r w:rsidRPr="00C73C41">
        <w:rPr>
          <w:b/>
          <w:color w:val="auto"/>
        </w:rPr>
        <w:t>medico il ruolo fondamentale nella scelta del farmaco</w:t>
      </w:r>
      <w:r w:rsidR="00B767CB" w:rsidRPr="00C73C41">
        <w:rPr>
          <w:color w:val="auto"/>
        </w:rPr>
        <w:t>”</w:t>
      </w:r>
      <w:r w:rsidRPr="00C73C41">
        <w:rPr>
          <w:color w:val="auto"/>
        </w:rPr>
        <w:t xml:space="preserve">  </w:t>
      </w:r>
    </w:p>
    <w:p w:rsidR="003A412E" w:rsidRDefault="00E0510D" w:rsidP="00B767CB">
      <w:pPr>
        <w:ind w:left="1985"/>
        <w:jc w:val="both"/>
      </w:pPr>
      <w:r>
        <w:t xml:space="preserve"> </w:t>
      </w:r>
      <w:r w:rsidR="00FF3646">
        <w:t xml:space="preserve">“Le </w:t>
      </w:r>
      <w:r w:rsidR="00FF3646">
        <w:rPr>
          <w:b/>
          <w:bCs/>
        </w:rPr>
        <w:t>malattie osteoarticolari sono tra le prime 10 cause di accesso di un paziente nello studio di un Medico di Medicina Generale</w:t>
      </w:r>
      <w:r w:rsidR="00FF3646">
        <w:t xml:space="preserve"> – dichiara il dottor Aurelio Sessa, Presidente Regionale </w:t>
      </w:r>
      <w:r w:rsidR="00FA2285">
        <w:t xml:space="preserve">SIMG per la </w:t>
      </w:r>
      <w:r w:rsidR="00FF3646">
        <w:t>Lombardia</w:t>
      </w:r>
      <w:r w:rsidR="00FA2285">
        <w:t xml:space="preserve"> </w:t>
      </w:r>
      <w:r w:rsidR="00FF3646">
        <w:t xml:space="preserve">– e, secondo </w:t>
      </w:r>
      <w:r w:rsidR="00FA2285">
        <w:t>l’Osservatorio Nazionale sull’Impiego dei Medicinali (</w:t>
      </w:r>
      <w:r w:rsidR="00FF3646">
        <w:t>OSMED</w:t>
      </w:r>
      <w:r w:rsidR="00FA2285">
        <w:t>)</w:t>
      </w:r>
      <w:r w:rsidR="00907628">
        <w:fldChar w:fldCharType="begin"/>
      </w:r>
      <w:r w:rsidR="00907628">
        <w:instrText xml:space="preserve"> ADDIN EN.CITE &lt;EndNote&gt;&lt;Cite&gt;&lt;Author&gt;AIFA&lt;/Author&gt;&lt;Year&gt;2016&lt;/Year&gt;&lt;IDText&gt;Osservatorio Nazionale sull’impiego dei Medicinali. L’uso dei farmaci in Italia. Rapporto Nazionale 2015. Roma: Agenzia Italiana del Farmaco, 2016.&lt;/IDText&gt;&lt;DisplayText&gt;&lt;style face="superscript"&gt;2&lt;/style&gt;&lt;/DisplayText&gt;&lt;record&gt;&lt;urls&gt;&lt;related-urls&gt;&lt;url&gt;http://www.agenziafarmaco.gov.it/sites/default/files/Rapporto_OsMed_2015__AIFA.pdf&lt;/url&gt;&lt;/related-urls&gt;&lt;/urls&gt;&lt;titles&gt;&lt;title&gt;Osservatorio Nazionale sull’impiego dei Medicinali. L’uso dei farmaci in Italia. Rapporto Nazionale 2015. Roma: Agenzia Italiana del Farmaco, 2016.&lt;/title&gt;&lt;/titles&gt;&lt;contributors&gt;&lt;authors&gt;&lt;author&gt;AIFA&lt;/author&gt;&lt;/authors&gt;&lt;/contributors&gt;&lt;added-date format="utc"&gt;1476804552&lt;/added-date&gt;&lt;pub-location&gt;www.agenziafarmaco.gov.it&lt;/pub-location&gt;&lt;ref-type name="Web Page"&gt;12&lt;/ref-type&gt;&lt;dates&gt;&lt;year&gt;2016&lt;/year&gt;&lt;/dates&gt;&lt;rec-number&gt;174&lt;/rec-number&gt;&lt;last-updated-date format="utc"&gt;1476804552&lt;/last-updated-date&gt;&lt;/record&gt;&lt;/Cite&gt;&lt;/EndNote&gt;</w:instrText>
      </w:r>
      <w:r w:rsidR="00907628">
        <w:fldChar w:fldCharType="separate"/>
      </w:r>
      <w:r w:rsidR="00907628" w:rsidRPr="00907628">
        <w:rPr>
          <w:noProof/>
          <w:vertAlign w:val="superscript"/>
        </w:rPr>
        <w:t>2</w:t>
      </w:r>
      <w:r w:rsidR="00907628">
        <w:fldChar w:fldCharType="end"/>
      </w:r>
      <w:r w:rsidR="00FF3646">
        <w:t xml:space="preserve">, </w:t>
      </w:r>
      <w:r w:rsidR="00FF3646">
        <w:rPr>
          <w:b/>
          <w:bCs/>
        </w:rPr>
        <w:t xml:space="preserve">nel 2015 i farmaci per l’apparato muscoloscheletrico si collocano al 9° posto in termini di spesa </w:t>
      </w:r>
      <w:r w:rsidR="00FA2285">
        <w:rPr>
          <w:b/>
          <w:bCs/>
        </w:rPr>
        <w:t xml:space="preserve">farmaceutica </w:t>
      </w:r>
      <w:r w:rsidR="00FF3646">
        <w:rPr>
          <w:b/>
          <w:bCs/>
        </w:rPr>
        <w:t>e al 6° posto in termini di consumo</w:t>
      </w:r>
      <w:r w:rsidR="00FF3646">
        <w:t xml:space="preserve">. Il Medico di Medicina Generale – continua Sessa – di fronte a un paziente che lamenta dolori osteoarticolari deve svolgere un ruolo di “regista” che, attraverso una </w:t>
      </w:r>
      <w:r w:rsidR="00FF3646">
        <w:rPr>
          <w:b/>
          <w:bCs/>
        </w:rPr>
        <w:t>valutazione complessiva della storia del paziente</w:t>
      </w:r>
      <w:r w:rsidR="00FF3646">
        <w:t xml:space="preserve">, possa raggiungere obiettivi quali </w:t>
      </w:r>
      <w:r w:rsidR="00FF3646">
        <w:rPr>
          <w:b/>
          <w:bCs/>
        </w:rPr>
        <w:t>ridurre il dolore</w:t>
      </w:r>
      <w:r w:rsidR="00FF3646">
        <w:t xml:space="preserve"> e </w:t>
      </w:r>
      <w:r w:rsidR="00FF3646">
        <w:rPr>
          <w:b/>
          <w:bCs/>
        </w:rPr>
        <w:t>la disabilità</w:t>
      </w:r>
      <w:r w:rsidR="00FF3646">
        <w:t xml:space="preserve"> che ne deriva, </w:t>
      </w:r>
      <w:r w:rsidR="00FF3646">
        <w:rPr>
          <w:b/>
          <w:bCs/>
        </w:rPr>
        <w:t>migliorare la qualità di vita</w:t>
      </w:r>
      <w:r w:rsidR="00FF3646">
        <w:t xml:space="preserve"> e raggiungere un equilibrio tra le aspettative del paziente e le strategie terapeutiche. Strategie che devono partire dall’ “educazione” del paziente circa i propri stili di vita</w:t>
      </w:r>
      <w:r w:rsidR="00FF16AE">
        <w:t>,</w:t>
      </w:r>
      <w:r w:rsidR="00FF3646">
        <w:t xml:space="preserve"> come controllare il proprio peso corporeo, svolgere attività fisica, evitare posture improprie, ridurre sforzi e traumi meccanici, </w:t>
      </w:r>
      <w:r w:rsidR="00FF3646">
        <w:rPr>
          <w:b/>
          <w:bCs/>
        </w:rPr>
        <w:t>fino alla prescrizione di un adeguato trattamento farmacologico</w:t>
      </w:r>
      <w:r w:rsidR="00FF3646">
        <w:t xml:space="preserve">, scegliendo una </w:t>
      </w:r>
      <w:r w:rsidR="00FF3646">
        <w:rPr>
          <w:b/>
          <w:bCs/>
        </w:rPr>
        <w:t>soluzione che possa coniugare al meglio efficacia e sicurezza</w:t>
      </w:r>
      <w:r w:rsidR="00FF3646">
        <w:t xml:space="preserve">, tenendo conto che oggi siamo nelle condizioni di poter </w:t>
      </w:r>
      <w:r w:rsidR="00FF3646">
        <w:rPr>
          <w:b/>
          <w:bCs/>
        </w:rPr>
        <w:t>personalizzare le terapie a seconda del tipo di dolore e del tipo di paziente</w:t>
      </w:r>
      <w:r w:rsidR="00FF3646">
        <w:t>.”</w:t>
      </w:r>
    </w:p>
    <w:p w:rsidR="003A412E" w:rsidRDefault="00FF3646" w:rsidP="00B767CB">
      <w:pPr>
        <w:ind w:left="1985"/>
        <w:jc w:val="both"/>
      </w:pPr>
      <w:r>
        <w:rPr>
          <w:b/>
          <w:bCs/>
        </w:rPr>
        <w:t>Gli antinfiammatori non steroidei (FANS) sono gli analgesici più comunemente prescritti</w:t>
      </w:r>
      <w:r>
        <w:t xml:space="preserve"> per la gestione del </w:t>
      </w:r>
      <w:r>
        <w:rPr>
          <w:b/>
          <w:bCs/>
        </w:rPr>
        <w:t>dolore osteoarticolare</w:t>
      </w:r>
      <w:r>
        <w:t xml:space="preserve"> e la loro efficacia è stata ampiamente dimostrata.</w:t>
      </w:r>
      <w:r w:rsidR="008A7DD6">
        <w:fldChar w:fldCharType="begin">
          <w:fldData xml:space="preserve">PEVuZE5vdGU+PENpdGU+PEF1dGhvcj5Nb29yZTwvQXV0aG9yPjxZZWFyPjIwMDM8L1llYXI+PElE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==
</w:fldData>
        </w:fldChar>
      </w:r>
      <w:r w:rsidR="00907628">
        <w:instrText xml:space="preserve"> ADDIN EN.CITE </w:instrText>
      </w:r>
      <w:r w:rsidR="00907628">
        <w:fldChar w:fldCharType="begin">
          <w:fldData xml:space="preserve">PEVuZE5vdGU+PENpdGU+PEF1dGhvcj5Nb29yZTwvQXV0aG9yPjxZZWFyPjIwMDM8L1llYXI+PElE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==
</w:fldData>
        </w:fldChar>
      </w:r>
      <w:r w:rsidR="00907628">
        <w:instrText xml:space="preserve"> ADDIN EN.CITE.DATA </w:instrText>
      </w:r>
      <w:r w:rsidR="00907628">
        <w:fldChar w:fldCharType="end"/>
      </w:r>
      <w:r w:rsidR="008A7DD6">
        <w:fldChar w:fldCharType="separate"/>
      </w:r>
      <w:r w:rsidR="00907628" w:rsidRPr="00907628">
        <w:rPr>
          <w:noProof/>
          <w:vertAlign w:val="superscript"/>
        </w:rPr>
        <w:t>3-5</w:t>
      </w:r>
      <w:r w:rsidR="008A7DD6">
        <w:fldChar w:fldCharType="end"/>
      </w:r>
    </w:p>
    <w:p w:rsidR="003A412E" w:rsidRDefault="00076999" w:rsidP="00354E4D">
      <w:pPr>
        <w:ind w:left="1985"/>
        <w:jc w:val="both"/>
      </w:pPr>
      <w:r>
        <w:t xml:space="preserve"> </w:t>
      </w:r>
      <w:r w:rsidR="00FF3646">
        <w:t xml:space="preserve">“Il </w:t>
      </w:r>
      <w:r w:rsidR="00FF3646" w:rsidRPr="00076999">
        <w:rPr>
          <w:b/>
        </w:rPr>
        <w:t>naprossene</w:t>
      </w:r>
      <w:r w:rsidR="00FF3646">
        <w:t xml:space="preserve"> è uno dei principi attivi maggiormente studiati nel trattamento del dolore da </w:t>
      </w:r>
      <w:r w:rsidR="00FF3646">
        <w:rPr>
          <w:b/>
          <w:bCs/>
        </w:rPr>
        <w:t>osteo</w:t>
      </w:r>
      <w:r w:rsidR="009B6800">
        <w:rPr>
          <w:b/>
          <w:bCs/>
        </w:rPr>
        <w:t>a</w:t>
      </w:r>
      <w:r w:rsidR="00FF3646">
        <w:rPr>
          <w:b/>
          <w:bCs/>
        </w:rPr>
        <w:t>rtrosi</w:t>
      </w:r>
      <w:r w:rsidR="00FF16AE">
        <w:rPr>
          <w:b/>
          <w:bCs/>
        </w:rPr>
        <w:t>,</w:t>
      </w:r>
      <w:r w:rsidR="00FF3646">
        <w:t xml:space="preserve"> </w:t>
      </w:r>
      <w:r w:rsidR="009B6800">
        <w:t xml:space="preserve">che rappresenta </w:t>
      </w:r>
      <w:r w:rsidR="00FF3646">
        <w:t xml:space="preserve">una delle </w:t>
      </w:r>
      <w:r w:rsidR="00FF3646">
        <w:rPr>
          <w:b/>
          <w:bCs/>
        </w:rPr>
        <w:t>principali cause di disabilità in tutto il mondo</w:t>
      </w:r>
      <w:r w:rsidR="008A7DD6">
        <w:rPr>
          <w:vertAlign w:val="superscript"/>
        </w:rPr>
        <w:fldChar w:fldCharType="begin"/>
      </w:r>
      <w:r w:rsidR="00907628">
        <w:rPr>
          <w:vertAlign w:val="superscript"/>
        </w:rPr>
        <w:instrText xml:space="preserve"> ADDIN EN.CITE &lt;EndNote&gt;&lt;Cite&gt;&lt;Author&gt;Dieppe&lt;/Author&gt;&lt;Year&gt;2005&lt;/Year&gt;&lt;IDText&gt;Pathogenesis and management of pain in osteoarthritis&lt;/IDText&gt;&lt;DisplayText&gt;&lt;style face="superscript"&gt;6&lt;/style&gt;&lt;/DisplayText&gt;&lt;record&gt;&lt;dates&gt;&lt;pub-dates&gt;&lt;date&gt;Mar 12-18&lt;/date&gt;&lt;/pub-dates&gt;&lt;year&gt;2005&lt;/year&gt;&lt;/dates&gt;&lt;keywords&gt;&lt;keyword&gt;Disease Progression&lt;/keyword&gt;&lt;keyword&gt;Humans&lt;/keyword&gt;&lt;keyword&gt;Joints/*pathology/physiopathology&lt;/keyword&gt;&lt;keyword&gt;Osteoarthritis/diagnosis/genetics/*physiopathology/therapy&lt;/keyword&gt;&lt;keyword&gt;Pain/etiology/physiopathology&lt;/keyword&gt;&lt;keyword&gt;*Pain Management&lt;/keyword&gt;&lt;keyword&gt;Risk Factors&lt;/keyword&gt;&lt;/keywords&gt;&lt;urls&gt;&lt;related-urls&gt;&lt;url&gt;http://dx.doi.org/10.1016/s0140-6736(05)71086-2&lt;/url&gt;&lt;/related-urls&gt;&lt;/urls&gt;&lt;isbn&gt;0140-6736&lt;/isbn&gt;&lt;titles&gt;&lt;title&gt;Pathogenesis and management of pain in osteoarthritis&lt;/title&gt;&lt;secondary-title&gt;Lancet&lt;/secondary-title&gt;&lt;alt-title&gt;Lancet (London, England)&lt;/alt-title&gt;&lt;/titles&gt;&lt;pages&gt;965-73&lt;/pages&gt;&lt;number&gt;9463&lt;/number&gt;&lt;contributors&gt;&lt;authors&gt;&lt;author&gt;Dieppe, P. A.&lt;/author&gt;&lt;author&gt;Lohmander, L. S.&lt;/author&gt;&lt;/authors&gt;&lt;/contributors&gt;&lt;edition&gt;2005/03/16&lt;/edition&gt;&lt;language&gt;Eng&lt;/language&gt;&lt;added-date format="utc"&gt;1476794914&lt;/added-date&gt;&lt;ref-type name="Journal Article"&gt;17&lt;/ref-type&gt;&lt;auth-address&gt;MRC Health Services Research Collaboration, Department of Social Medicine, University of Bristol, Canynge Hall, Whiteladies Road, Bristol BS8 2PR, UK. p.Dieppe@bristol.ac.uk&lt;/auth-address&gt;&lt;remote-database-provider&gt;NLM&lt;/remote-database-provider&gt;&lt;rec-number&gt;158&lt;/rec-number&gt;&lt;last-updated-date format="utc"&gt;1476794914&lt;/last-updated-date&gt;&lt;accession-num&gt;15766999&lt;/accession-num&gt;&lt;electronic-resource-num&gt;10.1016/s0140-6736(05)71086-2&lt;/electronic-resource-num&gt;&lt;volume&gt;365&lt;/volume&gt;&lt;/record&gt;&lt;/Cite&gt;&lt;/EndNote&gt;</w:instrText>
      </w:r>
      <w:r w:rsidR="008A7DD6">
        <w:rPr>
          <w:vertAlign w:val="superscript"/>
        </w:rPr>
        <w:fldChar w:fldCharType="separate"/>
      </w:r>
      <w:r w:rsidR="00907628">
        <w:rPr>
          <w:noProof/>
          <w:vertAlign w:val="superscript"/>
        </w:rPr>
        <w:t>6</w:t>
      </w:r>
      <w:r w:rsidR="008A7DD6">
        <w:rPr>
          <w:vertAlign w:val="superscript"/>
        </w:rPr>
        <w:fldChar w:fldCharType="end"/>
      </w:r>
      <w:r w:rsidR="00FF3646">
        <w:t xml:space="preserve"> – dichiara il dottor Giorgio </w:t>
      </w:r>
      <w:proofErr w:type="spellStart"/>
      <w:r w:rsidR="00FF3646">
        <w:t>Gandolini</w:t>
      </w:r>
      <w:proofErr w:type="spellEnd"/>
      <w:r w:rsidR="00FF3646">
        <w:t xml:space="preserve">, Responsabile del </w:t>
      </w:r>
      <w:r w:rsidR="009B6800">
        <w:t>Servizio</w:t>
      </w:r>
      <w:r w:rsidR="00FF3646">
        <w:t xml:space="preserve"> di Reumatologia dell’I.R.C.C.S. Santa Maria Nascente della Fondazione "Don </w:t>
      </w:r>
      <w:r w:rsidR="009B6800">
        <w:t>Carlo Gnocchi” ONLUS di Milano</w:t>
      </w:r>
      <w:r w:rsidR="00FF16AE">
        <w:t xml:space="preserve"> -</w:t>
      </w:r>
      <w:r>
        <w:t xml:space="preserve"> Utilizzato da 40 anni nella pratica clinica, l</w:t>
      </w:r>
      <w:r w:rsidR="00FF3646">
        <w:t>a sua efficacia è stata dimostrata in numerosi studi clinici,</w:t>
      </w:r>
      <w:r w:rsidR="00354E4D">
        <w:t xml:space="preserve"> dai quali emerge l’efficacia del naprossene nell’alleviare i sintomi dell’osteoartrosi, non solo sul dolore, ma anche sulla disabilità che da esso ne deriva</w:t>
      </w:r>
      <w:r w:rsidR="008A7DD6">
        <w:fldChar w:fldCharType="begin"/>
      </w:r>
      <w:r w:rsidR="00907628">
        <w:instrText xml:space="preserve"> ADDIN EN.CITE &lt;EndNote&gt;&lt;Cite&gt;&lt;Author&gt;Blechman&lt;/Author&gt;&lt;Year&gt;1978&lt;/Year&gt;&lt;IDText&gt;Naproxen in osteoarthrosis. Double-blind crossover trial&lt;/IDText&gt;&lt;DisplayText&gt;&lt;style face="superscript"&gt;7&lt;/style&gt;&lt;/DisplayText&gt;&lt;record&gt;&lt;dates&gt;&lt;pub-dates&gt;&lt;date&gt;Feb&lt;/date&gt;&lt;/pub-dates&gt;&lt;year&gt;1978&lt;/year&gt;&lt;/dates&gt;&lt;keywords&gt;&lt;keyword&gt;Activities of Daily Living&lt;/keyword&gt;&lt;keyword&gt;Aged&lt;/keyword&gt;&lt;keyword&gt;Clinical Trials as Topic&lt;/keyword&gt;&lt;keyword&gt;Double-Blind Method&lt;/keyword&gt;&lt;keyword&gt;Female&lt;/keyword&gt;&lt;keyword&gt;Hip Joint/physiopathology&lt;/keyword&gt;&lt;keyword&gt;Humans&lt;/keyword&gt;&lt;keyword&gt;Knee Joint/physiopathology&lt;/keyword&gt;&lt;keyword&gt;Male&lt;/keyword&gt;&lt;keyword&gt;Naproxen/adverse effects/*therapeutic use&lt;/keyword&gt;&lt;keyword&gt;Osteoarthritis/*drug therapy/physiopathology&lt;/keyword&gt;&lt;/keywords&gt;&lt;urls&gt;&lt;related-urls&gt;&lt;url&gt;http://dx.doi.org/&lt;/url&gt;&lt;/related-urls&gt;&lt;/urls&gt;&lt;isbn&gt;0003-4967 (Print)0003-4967&lt;/isbn&gt;&lt;custom2&gt;PMC1000197&lt;/custom2&gt;&lt;titles&gt;&lt;title&gt;Naproxen in osteoarthrosis. Double-blind crossover trial&lt;/title&gt;&lt;secondary-title&gt;Ann Rheum Dis&lt;/secondary-title&gt;&lt;alt-title&gt;Annals of the rheumatic diseases&lt;/alt-title&gt;&lt;/titles&gt;&lt;pages&gt;80-4&lt;/pages&gt;&lt;number&gt;1&lt;/number&gt;&lt;contributors&gt;&lt;authors&gt;&lt;author&gt;Blechman, W.&lt;/author&gt;&lt;author&gt;Willkens, R.&lt;/author&gt;&lt;author&gt;Boncaldo, G. L.&lt;/author&gt;&lt;author&gt;Hoffmeister, R. T.&lt;/author&gt;&lt;author&gt;Lockie, L. M.&lt;/author&gt;&lt;author&gt;Multz, C.&lt;/author&gt;&lt;/authors&gt;&lt;/contributors&gt;&lt;edition&gt;1978/02/01&lt;/edition&gt;&lt;language&gt;Eng&lt;/language&gt;&lt;added-date format="utc"&gt;1476785660&lt;/added-date&gt;&lt;ref-type name="Journal Article"&gt;17&lt;/ref-type&gt;&lt;remote-database-provider&gt;NLM&lt;/remote-database-provider&gt;&lt;rec-number&gt;152&lt;/rec-number&gt;&lt;last-updated-date format="utc"&gt;1476785660&lt;/last-updated-date&gt;&lt;accession-num&gt;343726&lt;/accession-num&gt;&lt;volume&gt;37&lt;/volume&gt;&lt;/record&gt;&lt;/Cite&gt;&lt;/EndNote&gt;</w:instrText>
      </w:r>
      <w:r w:rsidR="008A7DD6">
        <w:fldChar w:fldCharType="separate"/>
      </w:r>
      <w:r w:rsidR="00907628" w:rsidRPr="00907628">
        <w:rPr>
          <w:noProof/>
          <w:vertAlign w:val="superscript"/>
        </w:rPr>
        <w:t>7</w:t>
      </w:r>
      <w:r w:rsidR="008A7DD6">
        <w:fldChar w:fldCharType="end"/>
      </w:r>
      <w:r w:rsidR="00354E4D">
        <w:t>.</w:t>
      </w:r>
      <w:r w:rsidR="00FF3646">
        <w:t>”</w:t>
      </w:r>
    </w:p>
    <w:p w:rsidR="00FD67CB" w:rsidRDefault="00562C64" w:rsidP="00B767CB">
      <w:pPr>
        <w:ind w:left="1985"/>
        <w:jc w:val="bot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5951D33" wp14:editId="248E08B8">
                <wp:simplePos x="0" y="0"/>
                <wp:positionH relativeFrom="column">
                  <wp:posOffset>-453390</wp:posOffset>
                </wp:positionH>
                <wp:positionV relativeFrom="paragraph">
                  <wp:posOffset>-953770</wp:posOffset>
                </wp:positionV>
                <wp:extent cx="1676400" cy="1403985"/>
                <wp:effectExtent l="0" t="0" r="19050" b="20320"/>
                <wp:wrapNone/>
                <wp:docPr id="2" name="Casella di tes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76400" cy="14039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7F7DD7" w:rsidRPr="00B767CB" w:rsidRDefault="007F7DD7" w:rsidP="00562C64">
                            <w:pPr>
                              <w:rPr>
                                <w:i/>
                                <w:sz w:val="10"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Pr="00562C64" w:rsidRDefault="007F7DD7" w:rsidP="00562C64">
                            <w:pPr>
                              <w:rPr>
                                <w:i/>
                                <w:sz w:val="4"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L’efficacia della nuova formulazione</w:t>
                            </w: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Pr="00562C64" w:rsidRDefault="007F7DD7" w:rsidP="00562C64">
                            <w:pPr>
                              <w:rPr>
                                <w:i/>
                              </w:rPr>
                            </w:pPr>
                            <w:r w:rsidRPr="00562C64">
                              <w:rPr>
                                <w:i/>
                              </w:rPr>
                              <w:t xml:space="preserve">I vantaggi della </w:t>
                            </w:r>
                            <w:proofErr w:type="spellStart"/>
                            <w:r w:rsidRPr="00562C64">
                              <w:rPr>
                                <w:i/>
                              </w:rPr>
                              <w:t>monosomministrazione</w:t>
                            </w:r>
                            <w:proofErr w:type="spellEnd"/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Pr="00B767CB" w:rsidRDefault="007F7DD7" w:rsidP="00562C64">
                            <w:pPr>
                              <w:rPr>
                                <w:b/>
                                <w:sz w:val="2"/>
                              </w:rPr>
                            </w:pPr>
                          </w:p>
                          <w:p w:rsidR="007F7DD7" w:rsidRPr="00B767CB" w:rsidRDefault="007F7DD7" w:rsidP="00562C64">
                            <w:pPr>
                              <w:rPr>
                                <w:b/>
                                <w:u w:val="single"/>
                              </w:rPr>
                            </w:pPr>
                            <w:r w:rsidRPr="00B767CB">
                              <w:rPr>
                                <w:b/>
                                <w:u w:val="single"/>
                              </w:rPr>
                              <w:t xml:space="preserve">Intervento Dott. Sessa </w:t>
                            </w: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La sicurezza associata ai FANS</w:t>
                            </w: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Pr="00B767CB" w:rsidRDefault="007F7DD7" w:rsidP="00562C64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Pr="00B767CB" w:rsidRDefault="007F7DD7" w:rsidP="00562C64">
                            <w:pPr>
                              <w:rPr>
                                <w:b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5951D33" id="_x0000_s1028" type="#_x0000_t202" style="position:absolute;left:0;text-align:left;margin-left:-35.7pt;margin-top:-75.1pt;width:132pt;height:110.55pt;z-index:25166336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" strokecolor="white [3212]">
                <v:textbox style="mso-fit-shape-to-text:t">
                  <w:txbxContent>
                    <w:p w:rsidR="007F7DD7" w:rsidRPr="00B767CB" w:rsidRDefault="007F7DD7" w:rsidP="00562C64">
                      <w:pPr>
                        <w:rPr>
                          <w:i/>
                          <w:sz w:val="10"/>
                        </w:rPr>
                      </w:pPr>
                    </w:p>
                    <w:p w:rsidR="007F7DD7" w:rsidRDefault="007F7DD7" w:rsidP="00562C64">
                      <w:pPr>
                        <w:rPr>
                          <w:i/>
                        </w:rPr>
                      </w:pPr>
                    </w:p>
                    <w:p w:rsidR="007F7DD7" w:rsidRDefault="007F7DD7" w:rsidP="00562C64">
                      <w:pPr>
                        <w:rPr>
                          <w:i/>
                        </w:rPr>
                      </w:pPr>
                    </w:p>
                    <w:p w:rsidR="007F7DD7" w:rsidRDefault="007F7DD7" w:rsidP="00562C64">
                      <w:pPr>
                        <w:rPr>
                          <w:i/>
                        </w:rPr>
                      </w:pPr>
                    </w:p>
                    <w:p w:rsidR="007F7DD7" w:rsidRDefault="007F7DD7" w:rsidP="00562C64">
                      <w:pPr>
                        <w:rPr>
                          <w:i/>
                        </w:rPr>
                      </w:pPr>
                    </w:p>
                    <w:p w:rsidR="007F7DD7" w:rsidRDefault="007F7DD7" w:rsidP="00562C64">
                      <w:pPr>
                        <w:rPr>
                          <w:i/>
                        </w:rPr>
                      </w:pPr>
                    </w:p>
                    <w:p w:rsidR="007F7DD7" w:rsidRPr="00562C64" w:rsidRDefault="007F7DD7" w:rsidP="00562C64">
                      <w:pPr>
                        <w:rPr>
                          <w:i/>
                          <w:sz w:val="4"/>
                        </w:rPr>
                      </w:pPr>
                    </w:p>
                    <w:p w:rsidR="007F7DD7" w:rsidRDefault="007F7DD7" w:rsidP="00562C64">
                      <w:pPr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L’efficacia della nuova formulazione</w:t>
                      </w: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Pr="00562C64" w:rsidRDefault="007F7DD7" w:rsidP="00562C64">
                      <w:pPr>
                        <w:rPr>
                          <w:i/>
                        </w:rPr>
                      </w:pPr>
                      <w:r w:rsidRPr="00562C64">
                        <w:rPr>
                          <w:i/>
                        </w:rPr>
                        <w:t xml:space="preserve">I vantaggi della </w:t>
                      </w:r>
                      <w:proofErr w:type="spellStart"/>
                      <w:r w:rsidRPr="00562C64">
                        <w:rPr>
                          <w:i/>
                        </w:rPr>
                        <w:t>monosomministrazione</w:t>
                      </w:r>
                      <w:proofErr w:type="spellEnd"/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Pr="00B767CB" w:rsidRDefault="007F7DD7" w:rsidP="00562C64">
                      <w:pPr>
                        <w:rPr>
                          <w:b/>
                          <w:sz w:val="2"/>
                        </w:rPr>
                      </w:pPr>
                    </w:p>
                    <w:p w:rsidR="007F7DD7" w:rsidRPr="00B767CB" w:rsidRDefault="007F7DD7" w:rsidP="00562C64">
                      <w:pPr>
                        <w:rPr>
                          <w:b/>
                          <w:u w:val="single"/>
                        </w:rPr>
                      </w:pPr>
                      <w:r w:rsidRPr="00B767CB">
                        <w:rPr>
                          <w:b/>
                          <w:u w:val="single"/>
                        </w:rPr>
                        <w:t xml:space="preserve">Intervento Dott. Sessa </w:t>
                      </w: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La sicurezza associata ai FANS</w:t>
                      </w: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Default="007F7DD7" w:rsidP="00562C64">
                      <w:pPr>
                        <w:rPr>
                          <w:i/>
                        </w:rPr>
                      </w:pP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Default="007F7DD7" w:rsidP="00562C64">
                      <w:pPr>
                        <w:rPr>
                          <w:b/>
                        </w:rPr>
                      </w:pPr>
                    </w:p>
                    <w:p w:rsidR="007F7DD7" w:rsidRPr="00B767CB" w:rsidRDefault="007F7DD7" w:rsidP="00562C64">
                      <w:pPr>
                        <w:rPr>
                          <w:i/>
                        </w:rPr>
                      </w:pPr>
                    </w:p>
                    <w:p w:rsidR="007F7DD7" w:rsidRPr="00B767CB" w:rsidRDefault="007F7DD7" w:rsidP="00562C64">
                      <w:pPr>
                        <w:rPr>
                          <w:b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FF3646">
        <w:t xml:space="preserve">Nella </w:t>
      </w:r>
      <w:r w:rsidR="00FF3646">
        <w:rPr>
          <w:b/>
          <w:bCs/>
        </w:rPr>
        <w:t xml:space="preserve">lombalgia acuta </w:t>
      </w:r>
      <w:r w:rsidR="00FF3646">
        <w:t xml:space="preserve">(meno </w:t>
      </w:r>
      <w:r w:rsidR="00FD67CB">
        <w:t>di sei settimane di durata)</w:t>
      </w:r>
      <w:r w:rsidR="00FF3646">
        <w:t xml:space="preserve"> </w:t>
      </w:r>
      <w:r w:rsidR="00FD67CB">
        <w:t>uno studio ha dimostrato una e</w:t>
      </w:r>
      <w:r w:rsidR="00FF3646">
        <w:t xml:space="preserve">fficacia </w:t>
      </w:r>
      <w:r w:rsidR="00FD67CB">
        <w:t>sostanzialmente paragonabile tra</w:t>
      </w:r>
      <w:r w:rsidR="00FF3646">
        <w:t xml:space="preserve"> naprossene </w:t>
      </w:r>
      <w:r w:rsidR="00FD67CB">
        <w:t>e</w:t>
      </w:r>
      <w:r w:rsidR="00FF3646">
        <w:t xml:space="preserve"> diclofenac</w:t>
      </w:r>
      <w:r w:rsidR="00FD67CB" w:rsidRPr="00FD67CB">
        <w:t xml:space="preserve"> </w:t>
      </w:r>
      <w:r w:rsidR="00FD67CB">
        <w:t xml:space="preserve">somministrati per 5 e 10 giorni; entrambi i principi attivi si sono dimostrati in grado di ridurre significativamente </w:t>
      </w:r>
      <w:r w:rsidR="00FF3646">
        <w:t xml:space="preserve">il dolore </w:t>
      </w:r>
      <w:r w:rsidR="00354E4D">
        <w:t>associato alla lombalgia</w:t>
      </w:r>
      <w:r w:rsidR="008A7DD6">
        <w:fldChar w:fldCharType="begin"/>
      </w:r>
      <w:r w:rsidR="00907628">
        <w:instrText xml:space="preserve"> ADDIN EN.CITE &lt;EndNote&gt;&lt;Cite&gt;&lt;Author&gt;Valtonen&lt;/Author&gt;&lt;Year&gt;1978&lt;/Year&gt;&lt;IDText&gt;A comparative short-term trial with Voltaren (diclofenac sodium) and naproxen in soft-tissue rheumatism&lt;/IDText&gt;&lt;DisplayText&gt;&lt;style face="superscript"&gt;8&lt;/style&gt;&lt;/DisplayText&gt;&lt;record&gt;&lt;keywords&gt;&lt;keyword&gt;Adult&lt;/keyword&gt;&lt;keyword&gt;Aged&lt;/keyword&gt;&lt;keyword&gt;Clinical Trials as Topic&lt;/keyword&gt;&lt;keyword&gt;Diclofenac/administration &amp;amp; dosage/adverse effects/*therapeutic use&lt;/keyword&gt;&lt;keyword&gt;Double-Blind Method&lt;/keyword&gt;&lt;keyword&gt;Drug Evaluation&lt;/keyword&gt;&lt;keyword&gt;Female&lt;/keyword&gt;&lt;keyword&gt;Humans&lt;/keyword&gt;&lt;keyword&gt;Male&lt;/keyword&gt;&lt;keyword&gt;Middle Aged&lt;/keyword&gt;&lt;keyword&gt;Naproxen/administration &amp;amp; dosage/adverse effects/*therapeutic use&lt;/keyword&gt;&lt;keyword&gt;Phenylacetates/*therapeutic use&lt;/keyword&gt;&lt;keyword&gt;Rheumatic Diseases/*drug therapy&lt;/keyword&gt;&lt;keyword&gt;Time Factors&lt;/keyword&gt;&lt;/keywords&gt;&lt;urls&gt;&lt;related-urls&gt;&lt;url&gt;http://dx.doi.org/&lt;/url&gt;&lt;/related-urls&gt;&lt;/urls&gt;&lt;isbn&gt;0301-3847 (Print)0301-3847&lt;/isbn&gt;&lt;titles&gt;&lt;title&gt;A comparative short-term trial with Voltaren (diclofenac sodium) and naproxen in soft-tissue rheumatism&lt;/title&gt;&lt;secondary-title&gt;Scand J Rheumatol Suppl&lt;/secondary-title&gt;&lt;alt-title&gt;Scandinavian journal of rheumatology. Supplement&lt;/alt-title&gt;&lt;/titles&gt;&lt;pages&gt;69-73&lt;/pages&gt;&lt;number&gt;22&lt;/number&gt;&lt;contributors&gt;&lt;authors&gt;&lt;author&gt;Valtonen, E. J.&lt;/author&gt;&lt;/authors&gt;&lt;/contributors&gt;&lt;edition&gt;1978/01/01&lt;/edition&gt;&lt;language&gt;Eng&lt;/language&gt;&lt;added-date format="utc"&gt;1476786084&lt;/added-date&gt;&lt;ref-type name="Journal Article"&gt;17&lt;/ref-type&gt;&lt;dates&gt;&lt;year&gt;1978&lt;/year&gt;&lt;/dates&gt;&lt;remote-database-provider&gt;NLM&lt;/remote-database-provider&gt;&lt;rec-number&gt;153&lt;/rec-number&gt;&lt;last-updated-date format="utc"&gt;1476786084&lt;/last-updated-date&gt;&lt;accession-num&gt;356249&lt;/accession-num&gt;&lt;/record&gt;&lt;/Cite&gt;&lt;/EndNote&gt;</w:instrText>
      </w:r>
      <w:r w:rsidR="008A7DD6">
        <w:fldChar w:fldCharType="separate"/>
      </w:r>
      <w:r w:rsidR="00907628" w:rsidRPr="00907628">
        <w:rPr>
          <w:noProof/>
          <w:vertAlign w:val="superscript"/>
        </w:rPr>
        <w:t>8</w:t>
      </w:r>
      <w:r w:rsidR="008A7DD6">
        <w:fldChar w:fldCharType="end"/>
      </w:r>
      <w:r w:rsidR="00C63ECE">
        <w:rPr>
          <w:vertAlign w:val="superscript"/>
        </w:rPr>
        <w:t>,</w:t>
      </w:r>
      <w:r w:rsidR="00907628">
        <w:fldChar w:fldCharType="begin"/>
      </w:r>
      <w:r w:rsidR="00907628">
        <w:instrText xml:space="preserve"> ADDIN EN.CITE &lt;EndNote&gt;&lt;Cite&gt;&lt;Author&gt;Bhattarai&lt;/Author&gt;&lt;Year&gt;2013&lt;/Year&gt;&lt;IDText&gt;A study on factors affecting low back pain and safety and efficacy of NSAIDs in acute low back pain in a tertiary care hospital of Western Nepal&lt;/IDText&gt;&lt;DisplayText&gt;&lt;style face="superscript"&gt;9&lt;/style&gt;&lt;/DisplayText&gt;&lt;record&gt;&lt;dates&gt;&lt;pub-dates&gt;&lt;date&gt;Dec&lt;/date&gt;&lt;/pub-dates&gt;&lt;year&gt;2013&lt;/year&gt;&lt;/dates&gt;&lt;keywords&gt;&lt;keyword&gt;Low back pain&lt;/keyword&gt;&lt;keyword&gt;Non-steroidal anti-inflammatory drugs&lt;/keyword&gt;&lt;keyword&gt;Pain scale&lt;/keyword&gt;&lt;/keywords&gt;&lt;urls&gt;&lt;related-urls&gt;&lt;url&gt;http://dx.doi.org/10.7860/jcdr/2013/6520.3752&lt;/url&gt;&lt;/related-urls&gt;&lt;/urls&gt;&lt;isbn&gt;2249-782X (Print)0973-709x&lt;/isbn&gt;&lt;custom2&gt;PMC3919417&lt;/custom2&gt;&lt;titles&gt;&lt;title&gt;A study on factors affecting low back pain and safety and efficacy of NSAIDs in acute low back pain in a tertiary care hospital of Western Nepal&lt;/title&gt;&lt;secondary-title&gt;J Clin Diagn Res&lt;/secondary-title&gt;&lt;alt-title&gt;Journal of clinical and diagnostic research : JCDR&lt;/alt-title&gt;&lt;/titles&gt;&lt;pages&gt;2752-8&lt;/pages&gt;&lt;number&gt;12&lt;/number&gt;&lt;contributors&gt;&lt;authors&gt;&lt;author&gt;Bhattarai, S.&lt;/author&gt;&lt;author&gt;Chhetri, H. P.&lt;/author&gt;&lt;author&gt;Alam, K.&lt;/author&gt;&lt;author&gt;Thapa, P.&lt;/author&gt;&lt;/authors&gt;&lt;/contributors&gt;&lt;edition&gt;2014/02/20&lt;/edition&gt;&lt;language&gt;Eng&lt;/language&gt;&lt;added-date format="utc"&gt;1476796018&lt;/added-date&gt;&lt;ref-type name="Journal Article"&gt;17&lt;/ref-type&gt;&lt;auth-address&gt;Pharm D, Kathmandu University , Dhulikhel, Kavre, Nepal .Asssistant Professor, Kathmandu University , Dhulikhel, Kavre, Nepal .Assistant Professor, Manipal College of Medical Sciences , Deep, Pokhara, Nepal .Lecturer, Manipal College of Medical Sciences , Deep, Pokhara, Nepal .&lt;/auth-address&gt;&lt;remote-database-provider&gt;NLM&lt;/remote-database-provider&gt;&lt;rec-number&gt;161&lt;/rec-number&gt;&lt;last-updated-date format="utc"&gt;1476796018&lt;/last-updated-date&gt;&lt;accession-num&gt;24551630&lt;/accession-num&gt;&lt;electronic-resource-num&gt;10.7860/jcdr/2013/6520.3752&lt;/electronic-resource-num&gt;&lt;volume&gt;7&lt;/volume&gt;&lt;/record&gt;&lt;/Cite&gt;&lt;/EndNote&gt;</w:instrText>
      </w:r>
      <w:r w:rsidR="00907628">
        <w:fldChar w:fldCharType="separate"/>
      </w:r>
      <w:r w:rsidR="00907628" w:rsidRPr="00907628">
        <w:rPr>
          <w:noProof/>
          <w:vertAlign w:val="superscript"/>
        </w:rPr>
        <w:t>9</w:t>
      </w:r>
      <w:r w:rsidR="00907628">
        <w:fldChar w:fldCharType="end"/>
      </w:r>
      <w:r w:rsidR="00354E4D">
        <w:t>.</w:t>
      </w:r>
    </w:p>
    <w:p w:rsidR="003A412E" w:rsidRDefault="00FF3646" w:rsidP="00354E4D">
      <w:pPr>
        <w:ind w:left="1985"/>
        <w:jc w:val="both"/>
      </w:pPr>
      <w:r>
        <w:t xml:space="preserve">“Partendo dal comprovato profilo d’efficacia, </w:t>
      </w:r>
      <w:r>
        <w:rPr>
          <w:b/>
          <w:bCs/>
        </w:rPr>
        <w:t xml:space="preserve">la nuova formulazione di naprossene sodico </w:t>
      </w:r>
      <w:r w:rsidR="00FD67CB">
        <w:rPr>
          <w:b/>
          <w:bCs/>
        </w:rPr>
        <w:t>660 mg</w:t>
      </w:r>
      <w:r w:rsidR="00FD67CB">
        <w:t xml:space="preserve"> </w:t>
      </w:r>
      <w:r>
        <w:rPr>
          <w:b/>
          <w:bCs/>
        </w:rPr>
        <w:t xml:space="preserve">a rilascio modificato permette di ottenere un effetto analgesico per 24 ore con una sola somministrazione </w:t>
      </w:r>
      <w:r w:rsidR="00FD67CB">
        <w:rPr>
          <w:b/>
          <w:bCs/>
        </w:rPr>
        <w:t xml:space="preserve">al giorno </w:t>
      </w:r>
      <w:r w:rsidR="00FF16AE">
        <w:t xml:space="preserve">– continua </w:t>
      </w:r>
      <w:proofErr w:type="spellStart"/>
      <w:r w:rsidR="00FF16AE">
        <w:t>Gandolini</w:t>
      </w:r>
      <w:proofErr w:type="spellEnd"/>
      <w:r w:rsidR="00FF16AE">
        <w:t xml:space="preserve"> -</w:t>
      </w:r>
      <w:r>
        <w:t xml:space="preserve"> La </w:t>
      </w:r>
      <w:r>
        <w:rPr>
          <w:b/>
          <w:bCs/>
        </w:rPr>
        <w:t xml:space="preserve">nuova formulazione è stata </w:t>
      </w:r>
      <w:r w:rsidR="00354E4D">
        <w:rPr>
          <w:b/>
          <w:bCs/>
        </w:rPr>
        <w:t>indagata</w:t>
      </w:r>
      <w:r>
        <w:rPr>
          <w:b/>
          <w:bCs/>
        </w:rPr>
        <w:t xml:space="preserve"> </w:t>
      </w:r>
      <w:r w:rsidR="00354E4D" w:rsidRPr="00354E4D">
        <w:rPr>
          <w:b/>
        </w:rPr>
        <w:t xml:space="preserve">in più di 600 pazienti </w:t>
      </w:r>
      <w:r>
        <w:rPr>
          <w:b/>
          <w:bCs/>
        </w:rPr>
        <w:t>in due studi randomizzati</w:t>
      </w:r>
      <w:r>
        <w:t xml:space="preserve"> separati, entrambi creati per valutare </w:t>
      </w:r>
      <w:r w:rsidR="00354E4D">
        <w:t>l’effetto antalgico</w:t>
      </w:r>
      <w:r>
        <w:t xml:space="preserve"> a seguito di un’estrazione </w:t>
      </w:r>
      <w:r w:rsidR="00FF16AE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F488519" wp14:editId="2C26F5C3">
                <wp:simplePos x="0" y="0"/>
                <wp:positionH relativeFrom="column">
                  <wp:posOffset>-510540</wp:posOffset>
                </wp:positionH>
                <wp:positionV relativeFrom="paragraph">
                  <wp:posOffset>115570</wp:posOffset>
                </wp:positionV>
                <wp:extent cx="1676400" cy="8048625"/>
                <wp:effectExtent l="0" t="0" r="19050" b="28575"/>
                <wp:wrapNone/>
                <wp:docPr id="3" name="Casella di testo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76400" cy="80486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Pr="00797451" w:rsidRDefault="007F7DD7" w:rsidP="008F0D6A">
                            <w:pPr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 xml:space="preserve">I vantaggi della </w:t>
                            </w:r>
                            <w:proofErr w:type="spellStart"/>
                            <w:r>
                              <w:rPr>
                                <w:i/>
                              </w:rPr>
                              <w:t>monosomministrazione</w:t>
                            </w:r>
                            <w:proofErr w:type="spellEnd"/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Pr="00797451" w:rsidRDefault="007F7DD7" w:rsidP="008F0D6A">
                            <w:pPr>
                              <w:rPr>
                                <w:b/>
                                <w:sz w:val="6"/>
                              </w:rPr>
                            </w:pPr>
                          </w:p>
                          <w:p w:rsidR="00FF16AE" w:rsidRDefault="00FF16AE" w:rsidP="00797451">
                            <w:pPr>
                              <w:rPr>
                                <w:b/>
                                <w:u w:val="single"/>
                              </w:rPr>
                            </w:pPr>
                          </w:p>
                          <w:p w:rsidR="007F7DD7" w:rsidRPr="00B767CB" w:rsidRDefault="007F7DD7" w:rsidP="00797451">
                            <w:pPr>
                              <w:rPr>
                                <w:b/>
                                <w:u w:val="single"/>
                              </w:rPr>
                            </w:pPr>
                            <w:r w:rsidRPr="00B767CB">
                              <w:rPr>
                                <w:b/>
                                <w:u w:val="single"/>
                              </w:rPr>
                              <w:t xml:space="preserve">Intervento Dott. Sessa </w:t>
                            </w:r>
                          </w:p>
                          <w:p w:rsidR="007F7DD7" w:rsidRDefault="007F7DD7" w:rsidP="00797451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La sicurezza associata ai FANS</w:t>
                            </w:r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Pr="00797451" w:rsidRDefault="007F7DD7" w:rsidP="008F0D6A">
                            <w:pPr>
                              <w:rPr>
                                <w:b/>
                                <w:sz w:val="10"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i/>
                              </w:rPr>
                            </w:pPr>
                            <w:proofErr w:type="spellStart"/>
                            <w:r>
                              <w:rPr>
                                <w:b/>
                              </w:rPr>
                              <w:t>ll</w:t>
                            </w:r>
                            <w:proofErr w:type="spellEnd"/>
                            <w:r>
                              <w:rPr>
                                <w:b/>
                              </w:rPr>
                              <w:t xml:space="preserve"> profilo del Naprossene</w:t>
                            </w:r>
                          </w:p>
                          <w:p w:rsidR="007F7DD7" w:rsidRDefault="007F7DD7" w:rsidP="008F0D6A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i/>
                              </w:rPr>
                            </w:pPr>
                          </w:p>
                          <w:p w:rsidR="007F7DD7" w:rsidRPr="008F0D6A" w:rsidRDefault="007F7DD7" w:rsidP="008F0D6A">
                            <w:pPr>
                              <w:rPr>
                                <w:i/>
                                <w:sz w:val="2"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La sicurezza gastrointestinale</w:t>
                            </w:r>
                          </w:p>
                          <w:p w:rsidR="007F7DD7" w:rsidRDefault="007F7DD7" w:rsidP="008F0D6A">
                            <w:pPr>
                              <w:rPr>
                                <w:b/>
                              </w:rPr>
                            </w:pPr>
                          </w:p>
                          <w:p w:rsidR="007F7DD7" w:rsidRPr="00797451" w:rsidRDefault="007F7DD7" w:rsidP="008F0D6A">
                            <w:pPr>
                              <w:rPr>
                                <w:b/>
                                <w:sz w:val="2"/>
                              </w:rPr>
                            </w:pPr>
                          </w:p>
                          <w:p w:rsidR="007F7DD7" w:rsidRDefault="007F7DD7" w:rsidP="008F0D6A">
                            <w:pPr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La sicurezza cardiovascolar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F488519" id="Casella di testo 3" o:spid="_x0000_s1029" type="#_x0000_t202" style="position:absolute;left:0;text-align:left;margin-left:-40.2pt;margin-top:9.1pt;width:132pt;height:633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" strokecolor="white [3212]">
                <v:textbox>
                  <w:txbxContent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Pr="00797451" w:rsidRDefault="007F7DD7" w:rsidP="008F0D6A">
                      <w:pPr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 xml:space="preserve">I vantaggi della </w:t>
                      </w:r>
                      <w:proofErr w:type="spellStart"/>
                      <w:r>
                        <w:rPr>
                          <w:i/>
                        </w:rPr>
                        <w:t>monosomministrazione</w:t>
                      </w:r>
                      <w:proofErr w:type="spellEnd"/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Pr="00797451" w:rsidRDefault="007F7DD7" w:rsidP="008F0D6A">
                      <w:pPr>
                        <w:rPr>
                          <w:b/>
                          <w:sz w:val="6"/>
                        </w:rPr>
                      </w:pPr>
                    </w:p>
                    <w:p w:rsidR="00FF16AE" w:rsidRDefault="00FF16AE" w:rsidP="00797451">
                      <w:pPr>
                        <w:rPr>
                          <w:b/>
                          <w:u w:val="single"/>
                        </w:rPr>
                      </w:pPr>
                    </w:p>
                    <w:p w:rsidR="007F7DD7" w:rsidRPr="00B767CB" w:rsidRDefault="007F7DD7" w:rsidP="00797451">
                      <w:pPr>
                        <w:rPr>
                          <w:b/>
                          <w:u w:val="single"/>
                        </w:rPr>
                      </w:pPr>
                      <w:r w:rsidRPr="00B767CB">
                        <w:rPr>
                          <w:b/>
                          <w:u w:val="single"/>
                        </w:rPr>
                        <w:t xml:space="preserve">Intervento Dott. Sessa </w:t>
                      </w:r>
                    </w:p>
                    <w:p w:rsidR="007F7DD7" w:rsidRDefault="007F7DD7" w:rsidP="00797451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La sicurezza associata ai FANS</w:t>
                      </w:r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Pr="00797451" w:rsidRDefault="007F7DD7" w:rsidP="008F0D6A">
                      <w:pPr>
                        <w:rPr>
                          <w:b/>
                          <w:sz w:val="10"/>
                        </w:rPr>
                      </w:pPr>
                    </w:p>
                    <w:p w:rsidR="007F7DD7" w:rsidRDefault="007F7DD7" w:rsidP="008F0D6A">
                      <w:pPr>
                        <w:rPr>
                          <w:i/>
                        </w:rPr>
                      </w:pPr>
                      <w:proofErr w:type="spellStart"/>
                      <w:r>
                        <w:rPr>
                          <w:b/>
                        </w:rPr>
                        <w:t>ll</w:t>
                      </w:r>
                      <w:proofErr w:type="spellEnd"/>
                      <w:r>
                        <w:rPr>
                          <w:b/>
                        </w:rPr>
                        <w:t xml:space="preserve"> profilo del Naprossene</w:t>
                      </w:r>
                    </w:p>
                    <w:p w:rsidR="007F7DD7" w:rsidRDefault="007F7DD7" w:rsidP="008F0D6A">
                      <w:pPr>
                        <w:rPr>
                          <w:i/>
                        </w:rPr>
                      </w:pPr>
                    </w:p>
                    <w:p w:rsidR="007F7DD7" w:rsidRDefault="007F7DD7" w:rsidP="008F0D6A">
                      <w:pPr>
                        <w:rPr>
                          <w:i/>
                        </w:rPr>
                      </w:pPr>
                    </w:p>
                    <w:p w:rsidR="007F7DD7" w:rsidRDefault="007F7DD7" w:rsidP="008F0D6A">
                      <w:pPr>
                        <w:rPr>
                          <w:i/>
                        </w:rPr>
                      </w:pPr>
                    </w:p>
                    <w:p w:rsidR="007F7DD7" w:rsidRPr="008F0D6A" w:rsidRDefault="007F7DD7" w:rsidP="008F0D6A">
                      <w:pPr>
                        <w:rPr>
                          <w:i/>
                          <w:sz w:val="2"/>
                        </w:rPr>
                      </w:pPr>
                    </w:p>
                    <w:p w:rsidR="007F7DD7" w:rsidRDefault="007F7DD7" w:rsidP="008F0D6A">
                      <w:pPr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La sicurezza gastrointestinale</w:t>
                      </w:r>
                    </w:p>
                    <w:p w:rsidR="007F7DD7" w:rsidRDefault="007F7DD7" w:rsidP="008F0D6A">
                      <w:pPr>
                        <w:rPr>
                          <w:b/>
                        </w:rPr>
                      </w:pPr>
                    </w:p>
                    <w:p w:rsidR="007F7DD7" w:rsidRPr="00797451" w:rsidRDefault="007F7DD7" w:rsidP="008F0D6A">
                      <w:pPr>
                        <w:rPr>
                          <w:b/>
                          <w:sz w:val="2"/>
                        </w:rPr>
                      </w:pPr>
                    </w:p>
                    <w:p w:rsidR="007F7DD7" w:rsidRDefault="007F7DD7" w:rsidP="008F0D6A">
                      <w:pPr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La sicurezza cardiovascolare</w:t>
                      </w:r>
                    </w:p>
                  </w:txbxContent>
                </v:textbox>
              </v:shape>
            </w:pict>
          </mc:Fallback>
        </mc:AlternateContent>
      </w:r>
      <w:r>
        <w:t>dentale, un model</w:t>
      </w:r>
      <w:r w:rsidR="00354E4D">
        <w:t>lo ben caratterizzato di dolore</w:t>
      </w:r>
      <w:r>
        <w:t xml:space="preserve">. In entrambi gli studi, l’efficacia della nuova formulazione è stata confrontata a placebo, e in uno di questi anche con una dose equivalente di naprossene sodico a rilascio immediato, formulato in compresse da 220 mg assunte tre volte al giorno. In entrambi gli studi, l’efficacia è stata significativamente superiore al placebo per tutti gli </w:t>
      </w:r>
      <w:proofErr w:type="spellStart"/>
      <w:r>
        <w:t>endpoint</w:t>
      </w:r>
      <w:proofErr w:type="spellEnd"/>
      <w:r>
        <w:t xml:space="preserve"> considerati, e in particolare </w:t>
      </w:r>
      <w:r>
        <w:rPr>
          <w:b/>
          <w:bCs/>
        </w:rPr>
        <w:t xml:space="preserve">la nuova formulazione </w:t>
      </w:r>
      <w:r w:rsidR="00354E4D">
        <w:rPr>
          <w:b/>
          <w:bCs/>
        </w:rPr>
        <w:t>ha determinato una riduzione del dolore già dopo 15 minuti dall’assunzione e per una durata di 24 ore,</w:t>
      </w:r>
      <w:r>
        <w:rPr>
          <w:b/>
          <w:bCs/>
        </w:rPr>
        <w:t xml:space="preserve"> </w:t>
      </w:r>
      <w:r w:rsidR="00FD67CB">
        <w:rPr>
          <w:b/>
          <w:bCs/>
        </w:rPr>
        <w:t xml:space="preserve">con </w:t>
      </w:r>
      <w:r w:rsidR="00354E4D">
        <w:rPr>
          <w:b/>
          <w:bCs/>
        </w:rPr>
        <w:t>un</w:t>
      </w:r>
      <w:r w:rsidR="00FF16AE">
        <w:rPr>
          <w:b/>
          <w:bCs/>
        </w:rPr>
        <w:t>a</w:t>
      </w:r>
      <w:r w:rsidR="00354E4D">
        <w:rPr>
          <w:b/>
          <w:bCs/>
        </w:rPr>
        <w:t xml:space="preserve"> sola</w:t>
      </w:r>
      <w:r w:rsidR="00FD67CB">
        <w:rPr>
          <w:b/>
          <w:bCs/>
        </w:rPr>
        <w:t xml:space="preserve"> somministrazione</w:t>
      </w:r>
      <w:r w:rsidR="00354E4D">
        <w:rPr>
          <w:b/>
          <w:bCs/>
        </w:rPr>
        <w:t>,</w:t>
      </w:r>
      <w:r w:rsidR="00FD67CB">
        <w:rPr>
          <w:b/>
          <w:bCs/>
        </w:rPr>
        <w:t xml:space="preserve"> </w:t>
      </w:r>
      <w:r>
        <w:rPr>
          <w:b/>
          <w:bCs/>
        </w:rPr>
        <w:t>in maniera paragonabile alla formulazione a rilascio immediato</w:t>
      </w:r>
      <w:r w:rsidR="00354E4D">
        <w:rPr>
          <w:b/>
          <w:bCs/>
        </w:rPr>
        <w:t>, assunta però tre volte al giorno.</w:t>
      </w:r>
      <w:r>
        <w:t xml:space="preserve"> Il vantaggio della </w:t>
      </w:r>
      <w:proofErr w:type="spellStart"/>
      <w:r>
        <w:rPr>
          <w:b/>
          <w:bCs/>
        </w:rPr>
        <w:t>monosomministrazione</w:t>
      </w:r>
      <w:proofErr w:type="spellEnd"/>
      <w:r>
        <w:rPr>
          <w:b/>
          <w:bCs/>
        </w:rPr>
        <w:t xml:space="preserve"> giornaliera </w:t>
      </w:r>
      <w:r w:rsidR="00FD67CB">
        <w:rPr>
          <w:b/>
          <w:bCs/>
        </w:rPr>
        <w:t xml:space="preserve">si sostanzia </w:t>
      </w:r>
      <w:r>
        <w:rPr>
          <w:b/>
          <w:bCs/>
        </w:rPr>
        <w:t xml:space="preserve">in un effetto </w:t>
      </w:r>
      <w:r w:rsidR="00FD67CB">
        <w:rPr>
          <w:b/>
          <w:bCs/>
        </w:rPr>
        <w:t>a</w:t>
      </w:r>
      <w:r>
        <w:rPr>
          <w:b/>
          <w:bCs/>
        </w:rPr>
        <w:t>ntalgico</w:t>
      </w:r>
      <w:r w:rsidR="007F7DD7">
        <w:rPr>
          <w:b/>
          <w:bCs/>
        </w:rPr>
        <w:t xml:space="preserve"> costante nell’arco della gi</w:t>
      </w:r>
      <w:r w:rsidR="00FD67CB">
        <w:rPr>
          <w:b/>
          <w:bCs/>
        </w:rPr>
        <w:t>o</w:t>
      </w:r>
      <w:r w:rsidR="007F7DD7">
        <w:rPr>
          <w:b/>
          <w:bCs/>
        </w:rPr>
        <w:t>r</w:t>
      </w:r>
      <w:r w:rsidR="00FD67CB">
        <w:rPr>
          <w:b/>
          <w:bCs/>
        </w:rPr>
        <w:t>nata</w:t>
      </w:r>
      <w:r>
        <w:t xml:space="preserve">, </w:t>
      </w:r>
      <w:r>
        <w:rPr>
          <w:b/>
          <w:bCs/>
        </w:rPr>
        <w:t>minori occasioni di ricomparsa del dolore</w:t>
      </w:r>
      <w:r>
        <w:t xml:space="preserve">, </w:t>
      </w:r>
      <w:r w:rsidR="00FD67CB">
        <w:t xml:space="preserve">e di conseguenza </w:t>
      </w:r>
      <w:r>
        <w:t xml:space="preserve">una </w:t>
      </w:r>
      <w:r>
        <w:rPr>
          <w:b/>
          <w:bCs/>
        </w:rPr>
        <w:t>maggiore aderenza terapeutica</w:t>
      </w:r>
      <w:r>
        <w:t xml:space="preserve"> del paziente, soprattutto se anziano e politrattato</w:t>
      </w:r>
      <w:r w:rsidR="008A7DD6">
        <w:fldChar w:fldCharType="begin"/>
      </w:r>
      <w:r w:rsidR="00907628">
        <w:instrText xml:space="preserve"> ADDIN EN.CITE &lt;EndNote&gt;&lt;Cite&gt;&lt;Author&gt;Laurora&lt;/Author&gt;&lt;Year&gt;2016&lt;/Year&gt;&lt;IDText&gt;Efficacy of single-dose, extended-release naproxen sodium 660 mg in postsurgical dental pain: two double-blind, randomized, placebo-controlled trials&lt;/IDText&gt;&lt;DisplayText&gt;&lt;style face="superscript"&gt;10&lt;/style&gt;&lt;/DisplayText&gt;&lt;record&gt;&lt;keywords&gt;&lt;keyword&gt;Adolescent&lt;/keyword&gt;&lt;keyword&gt;Adult&lt;/keyword&gt;&lt;keyword&gt;Double-Blind Method&lt;/keyword&gt;&lt;keyword&gt;Female&lt;/keyword&gt;&lt;keyword&gt;Humans&lt;/keyword&gt;&lt;keyword&gt;Male&lt;/keyword&gt;&lt;keyword&gt;Naproxen/*administration &amp;amp; dosage&lt;/keyword&gt;&lt;keyword&gt;Pain Measurement&lt;/keyword&gt;&lt;keyword&gt;Pain, Postoperative/*drug therapy&lt;/keyword&gt;&lt;keyword&gt;Young Adult&lt;/keyword&gt;&lt;keyword&gt;Naproxen&lt;/keyword&gt;&lt;keyword&gt;Pain&lt;/keyword&gt;&lt;keyword&gt;Randomized controlled trial&lt;/keyword&gt;&lt;keyword&gt;Tooth, impacted&lt;/keyword&gt;&lt;/keywords&gt;&lt;urls&gt;&lt;related-urls&gt;&lt;url&gt;http://dx.doi.org/10.1185/03007995.2015.1123680&lt;/url&gt;&lt;/related-urls&gt;&lt;/urls&gt;&lt;isbn&gt;0300-7995&lt;/isbn&gt;&lt;titles&gt;&lt;title&gt;Efficacy of single-dose, extended-release naproxen sodium 660 mg in postsurgical dental pain: two double-blind, randomized, placebo-controlled trials&lt;/title&gt;&lt;secondary-title&gt;Curr Med Res Opin&lt;/secondary-title&gt;&lt;alt-title&gt;Current medical research and opinion&lt;/alt-title&gt;&lt;/titles&gt;&lt;pages&gt;331-42&lt;/pages&gt;&lt;number&gt;2&lt;/number&gt;&lt;contributors&gt;&lt;authors&gt;&lt;author&gt;Laurora, I.&lt;/author&gt;&lt;author&gt;An, R.&lt;/author&gt;&lt;/authors&gt;&lt;/contributors&gt;&lt;edition&gt;2015/11/21&lt;/edition&gt;&lt;language&gt;Eng&lt;/language&gt;&lt;added-date format="utc"&gt;1476785188&lt;/added-date&gt;&lt;ref-type name="Journal Article"&gt;17&lt;/ref-type&gt;&lt;auth-address&gt;a a Bayer HealthCare Consumer Care , Whippany , NJ , USA.&lt;/auth-address&gt;&lt;dates&gt;&lt;year&gt;2016&lt;/year&gt;&lt;/dates&gt;&lt;remote-database-provider&gt;NLM&lt;/remote-database-provider&gt;&lt;rec-number&gt;151&lt;/rec-number&gt;&lt;last-updated-date format="utc"&gt;1476785188&lt;/last-updated-date&gt;&lt;accession-num&gt;26588111&lt;/accession-num&gt;&lt;electronic-resource-num&gt;10.1185/03007995.2015.1123680&lt;/electronic-resource-num&gt;&lt;volume&gt;32&lt;/volume&gt;&lt;/record&gt;&lt;/Cite&gt;&lt;/EndNote&gt;</w:instrText>
      </w:r>
      <w:r w:rsidR="008A7DD6">
        <w:fldChar w:fldCharType="separate"/>
      </w:r>
      <w:r w:rsidR="00907628" w:rsidRPr="00907628">
        <w:rPr>
          <w:noProof/>
          <w:vertAlign w:val="superscript"/>
        </w:rPr>
        <w:t>10</w:t>
      </w:r>
      <w:r w:rsidR="008A7DD6">
        <w:fldChar w:fldCharType="end"/>
      </w:r>
      <w:r>
        <w:t xml:space="preserve">.” </w:t>
      </w:r>
    </w:p>
    <w:p w:rsidR="003A412E" w:rsidRDefault="00FF3646" w:rsidP="00B767CB">
      <w:pPr>
        <w:ind w:left="1985"/>
        <w:jc w:val="both"/>
      </w:pPr>
      <w:r>
        <w:t>“Il dolore come epifenomeno di un processo degenerativo e infiammatorio delle articolazioni pone delle sfide al Medico di Medicina Generale nei confronti dei propri pazienti, specialmente quelli anziani</w:t>
      </w:r>
      <w:r w:rsidR="00FF16AE">
        <w:t>,</w:t>
      </w:r>
      <w:r>
        <w:t xml:space="preserve"> che maggiormente presentano disturbi di questo genere – aggiunge Sessa - Se prendiamo, infatti, in considerazione </w:t>
      </w:r>
      <w:r>
        <w:rPr>
          <w:b/>
          <w:bCs/>
        </w:rPr>
        <w:t xml:space="preserve">la fascia di età degli ultra 65enni, dobbiamo tenere presente che circa il 50% di essi presenta </w:t>
      </w:r>
      <w:proofErr w:type="spellStart"/>
      <w:r>
        <w:rPr>
          <w:b/>
          <w:bCs/>
        </w:rPr>
        <w:t>comorbilità</w:t>
      </w:r>
      <w:proofErr w:type="spellEnd"/>
      <w:r>
        <w:t xml:space="preserve">. Sono, dunque, pazienti </w:t>
      </w:r>
      <w:proofErr w:type="spellStart"/>
      <w:r>
        <w:rPr>
          <w:b/>
          <w:bCs/>
        </w:rPr>
        <w:t>politrattati</w:t>
      </w:r>
      <w:proofErr w:type="spellEnd"/>
      <w:r>
        <w:t xml:space="preserve">, con </w:t>
      </w:r>
      <w:r w:rsidR="00354E4D">
        <w:rPr>
          <w:b/>
          <w:bCs/>
        </w:rPr>
        <w:t>molteplici</w:t>
      </w:r>
      <w:r>
        <w:rPr>
          <w:b/>
          <w:bCs/>
        </w:rPr>
        <w:t xml:space="preserve"> fattori di rischio</w:t>
      </w:r>
      <w:r>
        <w:t>. Per questo motivo è importante prescrivere farmaci che interferiscano il meno possibile con la storia clinica del paziente stesso</w:t>
      </w:r>
      <w:r w:rsidR="00354E4D">
        <w:t>, favorendo l’aderenza al trattamento</w:t>
      </w:r>
      <w:r>
        <w:t>.”</w:t>
      </w:r>
    </w:p>
    <w:p w:rsidR="003A412E" w:rsidRDefault="00FF3646" w:rsidP="00B767CB">
      <w:pPr>
        <w:ind w:left="1985"/>
        <w:jc w:val="both"/>
      </w:pPr>
      <w:r>
        <w:t xml:space="preserve">L’uso diffuso dei FANS è stato messo in discussione a causa della comparsa di </w:t>
      </w:r>
      <w:r>
        <w:rPr>
          <w:b/>
          <w:bCs/>
        </w:rPr>
        <w:t>complicanze a carico del tratto gastrointestinale superiore e, più recentemente, di eventi cardiovascolari</w:t>
      </w:r>
      <w:r w:rsidR="00354E4D">
        <w:t>.</w:t>
      </w:r>
      <w:r>
        <w:t xml:space="preserve"> </w:t>
      </w:r>
      <w:r w:rsidR="00C63ECE">
        <w:t>È</w:t>
      </w:r>
      <w:r>
        <w:t xml:space="preserve"> importante precisare, tuttavia, che questa classe farmacologica è costituita da </w:t>
      </w:r>
      <w:r>
        <w:rPr>
          <w:b/>
          <w:bCs/>
        </w:rPr>
        <w:t xml:space="preserve">molecole </w:t>
      </w:r>
      <w:r w:rsidR="00354E4D">
        <w:rPr>
          <w:b/>
          <w:bCs/>
        </w:rPr>
        <w:t>che si differenziano anche per il profilo di sicurezza</w:t>
      </w:r>
      <w:r w:rsidR="008A7DD6">
        <w:fldChar w:fldCharType="begin"/>
      </w:r>
      <w:r w:rsidR="00907628">
        <w:instrText xml:space="preserve"> ADDIN EN.CITE &lt;EndNote&gt;&lt;Cite&gt;&lt;Author&gt;Moore&lt;/Author&gt;&lt;Year&gt;2003&lt;/Year&gt;&lt;IDText&gt;Place of OTC analgesics and NSAIDs in osteoarthritis&lt;/IDText&gt;&lt;DisplayText&gt;&lt;style face="superscript"&gt;3&lt;/style&gt;&lt;/DisplayText&gt;&lt;record&gt;&lt;urls&gt;&lt;related-urls&gt;&lt;url&gt;http://dx.doi.org/10.1163/156856003322699537&lt;/url&gt;&lt;/related-urls&gt;&lt;/urls&gt;&lt;isbn&gt;0925-4692 (Print)0925-4692&lt;/isbn&gt;&lt;titles&gt;&lt;title&gt;Place of OTC analgesics and NSAIDs in osteoarthritis&lt;/title&gt;&lt;secondary-title&gt;Inflammopharmacology&lt;/secondary-title&gt;&lt;alt-title&gt;Inflammopharmacology&lt;/alt-title&gt;&lt;/titles&gt;&lt;pages&gt;355-62&lt;/pages&gt;&lt;number&gt;4&lt;/number&gt;&lt;contributors&gt;&lt;authors&gt;&lt;author&gt;Moore, N.&lt;/author&gt;&lt;/authors&gt;&lt;/contributors&gt;&lt;edition&gt;2004/03/24&lt;/edition&gt;&lt;language&gt;Eng&lt;/language&gt;&lt;added-date format="utc"&gt;1476785055&lt;/added-date&gt;&lt;ref-type name="Journal Article"&gt;17&lt;/ref-type&gt;&lt;auth-address&gt;Department of Pharmacology, Universite Victor Segalen, 33076 Bordeaux, France. nicholas.moore@pharmaco.u-bordeaux2.fr&lt;/auth-address&gt;&lt;dates&gt;&lt;year&gt;2003&lt;/year&gt;&lt;/dates&gt;&lt;remote-database-provider&gt;NLM&lt;/remote-database-provider&gt;&lt;rec-number&gt;150&lt;/rec-number&gt;&lt;last-updated-date format="utc"&gt;1476785055&lt;/last-updated-date&gt;&lt;accession-num&gt;15035789&lt;/accession-num&gt;&lt;electronic-resource-num&gt;10.1163/156856003322699537&lt;/electronic-resource-num&gt;&lt;volume&gt;11&lt;/volume&gt;&lt;/record&gt;&lt;/Cite&gt;&lt;/EndNote&gt;</w:instrText>
      </w:r>
      <w:r w:rsidR="008A7DD6">
        <w:fldChar w:fldCharType="separate"/>
      </w:r>
      <w:r w:rsidR="00907628" w:rsidRPr="00907628">
        <w:rPr>
          <w:noProof/>
          <w:vertAlign w:val="superscript"/>
        </w:rPr>
        <w:t>3</w:t>
      </w:r>
      <w:r w:rsidR="008A7DD6">
        <w:fldChar w:fldCharType="end"/>
      </w:r>
      <w:r w:rsidR="00354E4D">
        <w:t>.</w:t>
      </w:r>
    </w:p>
    <w:p w:rsidR="003A412E" w:rsidRDefault="00FF3646" w:rsidP="00B767CB">
      <w:pPr>
        <w:ind w:left="1985"/>
        <w:jc w:val="both"/>
      </w:pPr>
      <w:r>
        <w:t>“Per molto tempo si è sottovalutato il rischio cardiovascolare, puntualizzando e rimarcando prevalentemente quello emorragico del tratto gast</w:t>
      </w:r>
      <w:r w:rsidR="00354E4D">
        <w:t>rointestinale – continua Sessa.</w:t>
      </w:r>
      <w:r>
        <w:t xml:space="preserve"> </w:t>
      </w:r>
      <w:r>
        <w:rPr>
          <w:b/>
          <w:bCs/>
        </w:rPr>
        <w:t>Partendo dalla premessa che la sicurezza dei FANS varia in dipendenza del dosaggio e della durata del trattamento</w:t>
      </w:r>
      <w:r w:rsidR="0025749E" w:rsidRPr="00354E4D">
        <w:rPr>
          <w:bCs/>
        </w:rPr>
        <w:fldChar w:fldCharType="begin"/>
      </w:r>
      <w:r w:rsidR="0025749E" w:rsidRPr="00354E4D">
        <w:rPr>
          <w:bCs/>
        </w:rPr>
        <w:instrText xml:space="preserve"> ADDIN EN.CITE &lt;EndNote&gt;&lt;Cite&gt;&lt;Author&gt;AIFA&lt;/Author&gt;&lt;Year&gt;2016&lt;/Year&gt;&lt;IDText&gt;Tossicit</w:instrText>
      </w:r>
      <w:r w:rsidR="0025749E" w:rsidRPr="00354E4D">
        <w:rPr>
          <w:rFonts w:ascii="Tahoma" w:hAnsi="Tahoma" w:cs="Tahoma"/>
          <w:bCs/>
        </w:rPr>
        <w:instrText>�</w:instrText>
      </w:r>
      <w:r w:rsidR="0025749E" w:rsidRPr="00354E4D">
        <w:rPr>
          <w:bCs/>
        </w:rPr>
        <w:instrText xml:space="preserve">  gastrointestinale da FANS: quali strategie preventive per ridurla? | AIFA Agenzia Italiana del Farmaco&lt;/IDText&gt;&lt;DisplayText&gt;&lt;style face="superscript"&gt;11&lt;/style&gt;&lt;/DisplayText&gt;&lt;record&gt;&lt;keywords&gt;&lt;keyword&gt;BIF1/2008&lt;/keyword&gt;&lt;/keywords&gt;&lt;urls&gt;&lt;related-urls&gt;&lt;url&gt;http://www.agenziafarmaco.gov.it/it/content/tossicit%C3%A0-gastrointestinale-da-fans-quali-strategie-preventive-ridurla&lt;/url&gt;&lt;/related-urls&gt;&lt;/urls&gt;&lt;titles&gt;&lt;title&gt;Tossicit</w:instrText>
      </w:r>
      <w:r w:rsidR="0025749E" w:rsidRPr="00354E4D">
        <w:rPr>
          <w:rFonts w:ascii="Tahoma" w:hAnsi="Tahoma" w:cs="Tahoma"/>
          <w:bCs/>
        </w:rPr>
        <w:instrText>�</w:instrText>
      </w:r>
      <w:r w:rsidR="0025749E" w:rsidRPr="00354E4D">
        <w:rPr>
          <w:bCs/>
        </w:rPr>
        <w:instrText xml:space="preserve">  gastrointestinale da FANS: quali strategie preventive per ridurla? | AIFA Agenzia Italiana del Farmaco&lt;/title&gt;&lt;/titles&gt;&lt;contributors&gt;&lt;authors&gt;&lt;author&gt;AIFA&lt;/author&gt;&lt;/authors&gt;&lt;/contributors&gt;&lt;added-date format="utc"&gt;1476806764&lt;/added-date&gt;&lt;ref-type name="Web Page"&gt;12&lt;/ref-type&gt;&lt;dates&gt;&lt;year&gt;2016&lt;/year&gt;&lt;/dates&gt;&lt;rec-number&gt;176&lt;/rec-number&gt;&lt;last-updated-date format="utc"&gt;1476806764&lt;/last-updated-date&gt;&lt;accession-num&gt;BIF1/2008&lt;/accession-num&gt;&lt;/record&gt;&lt;/Cite&gt;&lt;/EndNote&gt;</w:instrText>
      </w:r>
      <w:r w:rsidR="0025749E" w:rsidRPr="00354E4D">
        <w:rPr>
          <w:bCs/>
        </w:rPr>
        <w:fldChar w:fldCharType="separate"/>
      </w:r>
      <w:r w:rsidR="0025749E" w:rsidRPr="00354E4D">
        <w:rPr>
          <w:bCs/>
          <w:noProof/>
          <w:vertAlign w:val="superscript"/>
        </w:rPr>
        <w:t>11</w:t>
      </w:r>
      <w:r w:rsidR="0025749E" w:rsidRPr="00354E4D">
        <w:rPr>
          <w:bCs/>
        </w:rPr>
        <w:fldChar w:fldCharType="end"/>
      </w:r>
      <w:r>
        <w:rPr>
          <w:b/>
          <w:bCs/>
        </w:rPr>
        <w:t>, oggi il medico ha a disposizione un ampio arsenale terapeutico</w:t>
      </w:r>
      <w:r>
        <w:t xml:space="preserve">, con la possibilità di </w:t>
      </w:r>
      <w:r>
        <w:rPr>
          <w:b/>
          <w:bCs/>
        </w:rPr>
        <w:t>scegliere la molecola che espone a minori rischi</w:t>
      </w:r>
      <w:r>
        <w:t xml:space="preserve">. </w:t>
      </w:r>
      <w:r w:rsidRPr="001333B9">
        <w:t>N</w:t>
      </w:r>
      <w:r>
        <w:t xml:space="preserve">el caso specifico, </w:t>
      </w:r>
      <w:r w:rsidRPr="001333B9">
        <w:rPr>
          <w:b/>
        </w:rPr>
        <w:t>naprossene</w:t>
      </w:r>
      <w:r>
        <w:t xml:space="preserve"> oltre a essere noto da tempo e apprezzato per la sua efficacia analgesica </w:t>
      </w:r>
      <w:r w:rsidR="00797451">
        <w:rPr>
          <w:b/>
        </w:rPr>
        <w:t>presenta un rapporto benefici-rischi favorevole sia dal punto di visto</w:t>
      </w:r>
      <w:r w:rsidRPr="001333B9">
        <w:rPr>
          <w:b/>
        </w:rPr>
        <w:t xml:space="preserve"> gastroenterico</w:t>
      </w:r>
      <w:r w:rsidR="00907628">
        <w:rPr>
          <w:b/>
        </w:rPr>
        <w:fldChar w:fldCharType="begin">
          <w:fldData xml:space="preserve">PEVuZE5vdGU+PENpdGU+PEF1dGhvcj5EZUFybW9uZDwvQXV0aG9yPjxZZWFyPjE5OTU8L1llYXI+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</w:fldData>
        </w:fldChar>
      </w:r>
      <w:r w:rsidR="0025749E">
        <w:rPr>
          <w:b/>
        </w:rPr>
        <w:instrText xml:space="preserve"> ADDIN EN.CITE </w:instrText>
      </w:r>
      <w:r w:rsidR="0025749E">
        <w:rPr>
          <w:b/>
        </w:rPr>
        <w:fldChar w:fldCharType="begin">
          <w:fldData xml:space="preserve">PEVuZE5vdGU+PENpdGU+PEF1dGhvcj5EZUFybW9uZDwvQXV0aG9yPjxZZWFyPjE5OTU8L1llYXI+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</w:fldData>
        </w:fldChar>
      </w:r>
      <w:r w:rsidR="0025749E">
        <w:rPr>
          <w:b/>
        </w:rPr>
        <w:instrText xml:space="preserve"> ADDIN EN.CITE.DATA </w:instrText>
      </w:r>
      <w:r w:rsidR="0025749E">
        <w:rPr>
          <w:b/>
        </w:rPr>
      </w:r>
      <w:r w:rsidR="0025749E">
        <w:rPr>
          <w:b/>
        </w:rPr>
        <w:fldChar w:fldCharType="end"/>
      </w:r>
      <w:r w:rsidR="00907628">
        <w:rPr>
          <w:b/>
        </w:rPr>
      </w:r>
      <w:r w:rsidR="00907628">
        <w:rPr>
          <w:b/>
        </w:rPr>
        <w:fldChar w:fldCharType="separate"/>
      </w:r>
      <w:r w:rsidR="0025749E" w:rsidRPr="0025749E">
        <w:rPr>
          <w:b/>
          <w:noProof/>
          <w:vertAlign w:val="superscript"/>
        </w:rPr>
        <w:t>12,13</w:t>
      </w:r>
      <w:r w:rsidR="00907628">
        <w:rPr>
          <w:b/>
        </w:rPr>
        <w:fldChar w:fldCharType="end"/>
      </w:r>
      <w:r w:rsidRPr="001333B9">
        <w:rPr>
          <w:b/>
        </w:rPr>
        <w:t xml:space="preserve"> che cardiologico</w:t>
      </w:r>
      <w:r>
        <w:t>”</w:t>
      </w:r>
      <w:r w:rsidR="008A7DD6">
        <w:fldChar w:fldCharType="begin">
          <w:fldData xml:space="preserve">PEVuZE5vdGU+PENpdGU+PEF1dGhvcj5MYW56YTwvQXV0aG9yPjxZZWFyPjIwMDk8L1llYXI+PElE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</w:fldData>
        </w:fldChar>
      </w:r>
      <w:r w:rsidR="0025749E">
        <w:instrText xml:space="preserve"> ADDIN EN.CITE </w:instrText>
      </w:r>
      <w:r w:rsidR="0025749E">
        <w:fldChar w:fldCharType="begin">
          <w:fldData xml:space="preserve">PEVuZE5vdGU+PENpdGU+PEF1dGhvcj5MYW56YTwvQXV0aG9yPjxZZWFyPjIwMDk8L1llYXI+PElE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</w:fldData>
        </w:fldChar>
      </w:r>
      <w:r w:rsidR="0025749E">
        <w:instrText xml:space="preserve"> ADDIN EN.CITE.DATA </w:instrText>
      </w:r>
      <w:r w:rsidR="0025749E">
        <w:fldChar w:fldCharType="end"/>
      </w:r>
      <w:r w:rsidR="008A7DD6">
        <w:fldChar w:fldCharType="separate"/>
      </w:r>
      <w:r w:rsidR="0025749E" w:rsidRPr="0025749E">
        <w:rPr>
          <w:noProof/>
          <w:vertAlign w:val="superscript"/>
        </w:rPr>
        <w:t>14,15</w:t>
      </w:r>
      <w:r w:rsidR="008A7DD6">
        <w:fldChar w:fldCharType="end"/>
      </w:r>
      <w:r w:rsidR="00797451">
        <w:t>.</w:t>
      </w:r>
    </w:p>
    <w:p w:rsidR="001333B9" w:rsidRDefault="00FF3646" w:rsidP="00B767CB">
      <w:pPr>
        <w:ind w:left="1985"/>
        <w:jc w:val="both"/>
      </w:pPr>
      <w:r>
        <w:t>Diversi sono gli studi che supportano la sicurezza gastrointestinale di naprossene sodico nel trattamento del dolore muscoloscheletrico, quando impie</w:t>
      </w:r>
      <w:r w:rsidR="00797451">
        <w:t>gato per periodi di tempo</w:t>
      </w:r>
      <w:r>
        <w:t xml:space="preserve"> compatibili con la normale pratica</w:t>
      </w:r>
      <w:r w:rsidR="001333B9">
        <w:t xml:space="preserve"> </w:t>
      </w:r>
      <w:r>
        <w:t>clinica.</w:t>
      </w:r>
      <w:r w:rsidR="008A7DD6">
        <w:fldChar w:fldCharType="begin"/>
      </w:r>
      <w:r w:rsidR="00907628">
        <w:instrText xml:space="preserve"> ADDIN EN.CITE &lt;EndNote&gt;&lt;Cite&gt;&lt;Author&gt;Moore&lt;/Author&gt;&lt;Year&gt;2003&lt;/Year&gt;&lt;IDText&gt;Place of OTC analgesics and NSAIDs in osteoarthritis&lt;/IDText&gt;&lt;DisplayText&gt;&lt;style face="superscript"&gt;3&lt;/style&gt;&lt;/DisplayText&gt;&lt;record&gt;&lt;urls&gt;&lt;related-urls&gt;&lt;url&gt;http://dx.doi.org/10.1163/156856003322699537&lt;/url&gt;&lt;/related-urls&gt;&lt;/urls&gt;&lt;isbn&gt;0925-4692 (Print)0925-4692&lt;/isbn&gt;&lt;titles&gt;&lt;title&gt;Place of OTC analgesics and NSAIDs in osteoarthritis&lt;/title&gt;&lt;secondary-title&gt;Inflammopharmacology&lt;/secondary-title&gt;&lt;alt-title&gt;Inflammopharmacology&lt;/alt-title&gt;&lt;/titles&gt;&lt;pages&gt;355-62&lt;/pages&gt;&lt;number&gt;4&lt;/number&gt;&lt;contributors&gt;&lt;authors&gt;&lt;author&gt;Moore, N.&lt;/author&gt;&lt;/authors&gt;&lt;/contributors&gt;&lt;edition&gt;2004/03/24&lt;/edition&gt;&lt;language&gt;Eng&lt;/language&gt;&lt;added-date format="utc"&gt;1476785055&lt;/added-date&gt;&lt;ref-type name="Journal Article"&gt;17&lt;/ref-type&gt;&lt;auth-address&gt;Department of Pharmacology, Universite Victor Segalen, 33076 Bordeaux, France. nicholas.moore@pharmaco.u-bordeaux2.fr&lt;/auth-address&gt;&lt;dates&gt;&lt;year&gt;2003&lt;/year&gt;&lt;/dates&gt;&lt;remote-database-provider&gt;NLM&lt;/remote-database-provider&gt;&lt;rec-number&gt;150&lt;/rec-number&gt;&lt;last-updated-date format="utc"&gt;1476785055&lt;/last-updated-date&gt;&lt;accession-num&gt;15035789&lt;/accession-num&gt;&lt;electronic-resource-num&gt;10.1163/156856003322699537&lt;/electronic-resource-num&gt;&lt;volume&gt;11&lt;/volume&gt;&lt;/record&gt;&lt;/Cite&gt;&lt;/EndNote&gt;</w:instrText>
      </w:r>
      <w:r w:rsidR="008A7DD6">
        <w:fldChar w:fldCharType="separate"/>
      </w:r>
      <w:r w:rsidR="00907628" w:rsidRPr="00907628">
        <w:rPr>
          <w:noProof/>
          <w:vertAlign w:val="superscript"/>
        </w:rPr>
        <w:t>3</w:t>
      </w:r>
      <w:r w:rsidR="008A7DD6">
        <w:fldChar w:fldCharType="end"/>
      </w:r>
    </w:p>
    <w:p w:rsidR="003A412E" w:rsidRDefault="00FF3646" w:rsidP="00B767CB">
      <w:pPr>
        <w:ind w:left="1985"/>
        <w:jc w:val="both"/>
      </w:pPr>
      <w:r>
        <w:t xml:space="preserve">A riguardo della sicurezza gastrointestinale, </w:t>
      </w:r>
      <w:r w:rsidRPr="001333B9">
        <w:rPr>
          <w:b/>
        </w:rPr>
        <w:t>sette giorni di trattamento con naprossene sodico al dosaggio di 660 mg ha confermato una tollerabilità gastrointestinale di questo principio attivo sovrapponibile a quella del paracetamolo</w:t>
      </w:r>
      <w:r>
        <w:t xml:space="preserve">. </w:t>
      </w:r>
      <w:r w:rsidR="008A7DD6">
        <w:fldChar w:fldCharType="begin">
          <w:fldData xml:space="preserve">PEVuZE5vdGU+PENpdGU+PEF1dGhvcj5EZUFybW9uZDwvQXV0aG9yPjxZZWFyPjE5OTU8L1llYXI+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</w:fldData>
        </w:fldChar>
      </w:r>
      <w:r w:rsidR="0025749E">
        <w:instrText xml:space="preserve"> ADDIN EN.CITE </w:instrText>
      </w:r>
      <w:r w:rsidR="0025749E">
        <w:fldChar w:fldCharType="begin">
          <w:fldData xml:space="preserve">PEVuZE5vdGU+PENpdGU+PEF1dGhvcj5EZUFybW9uZDwvQXV0aG9yPjxZZWFyPjE5OTU8L1llYXI+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</w:fldData>
        </w:fldChar>
      </w:r>
      <w:r w:rsidR="0025749E">
        <w:instrText xml:space="preserve"> ADDIN EN.CITE.DATA </w:instrText>
      </w:r>
      <w:r w:rsidR="0025749E">
        <w:fldChar w:fldCharType="end"/>
      </w:r>
      <w:r w:rsidR="008A7DD6">
        <w:fldChar w:fldCharType="separate"/>
      </w:r>
      <w:r w:rsidR="0025749E" w:rsidRPr="0025749E">
        <w:rPr>
          <w:noProof/>
          <w:vertAlign w:val="superscript"/>
        </w:rPr>
        <w:t>12,13</w:t>
      </w:r>
      <w:r w:rsidR="008A7DD6">
        <w:fldChar w:fldCharType="end"/>
      </w:r>
    </w:p>
    <w:p w:rsidR="003A412E" w:rsidRDefault="00291942" w:rsidP="00797451">
      <w:pPr>
        <w:ind w:left="1985"/>
        <w:jc w:val="both"/>
      </w:pPr>
      <w:r>
        <w:t xml:space="preserve">Per quanto concerne i rischi cardiovascolari, tematica emersa con la caratterizzazione degli inibitori </w:t>
      </w:r>
      <w:r w:rsidR="00797451">
        <w:t xml:space="preserve">selettivi </w:t>
      </w:r>
      <w:r>
        <w:t xml:space="preserve">della COX2 e successivamente estesa a tutti i FANS, </w:t>
      </w:r>
      <w:r w:rsidR="00797451" w:rsidRPr="00291942">
        <w:rPr>
          <w:b/>
        </w:rPr>
        <w:t>Linee Guida a livello internazionali</w:t>
      </w:r>
      <w:r w:rsidR="00797451">
        <w:t xml:space="preserve"> - NICE</w:t>
      </w:r>
      <w:r w:rsidR="00797451">
        <w:fldChar w:fldCharType="begin"/>
      </w:r>
      <w:r w:rsidR="00797451">
        <w:instrText xml:space="preserve"> ADDIN EN.CITE &lt;EndNote&gt;&lt;Cite&gt;&lt;Year&gt;2016&lt;/Year&gt;&lt;IDText&gt;Non-steroidal anti-inflammatory drugs | Advice | NICE&lt;/IDText&gt;&lt;DisplayText&gt;&lt;style face="superscript"&gt;19&lt;/style&gt;&lt;/DisplayText&gt;&lt;record&gt;&lt;keywords&gt;&lt;keyword&gt;Health, well-being and care&lt;/keyword&gt;&lt;/keywords&gt;&lt;urls&gt;&lt;related-urls&gt;&lt;url&gt;https://www.nice.org.uk/advice/ktt13?unlid=6407832242015828050&lt;/url&gt;&lt;/related-urls&gt;&lt;/urls&gt;&lt;titles&gt;&lt;title&gt;Non-steroidal anti-inflammatory drugs | Advice | NICE&lt;/title&gt;&lt;secondary-title&gt;NICE guidance&lt;/secondary-title&gt;&lt;/titles&gt;&lt;language&gt;eng&lt;/language&gt;&lt;added-date format="utc"&gt;1476806090&lt;/added-date&gt;&lt;ref-type name="Web Page"&gt;12&lt;/ref-type&gt;&lt;dates&gt;&lt;year&gt;2016&lt;/year&gt;&lt;/dates&gt;&lt;rec-number&gt;175&lt;/rec-number&gt;&lt;publisher&gt;NICE&lt;/publisher&gt;&lt;last-updated-date format="utc"&gt;1476806090&lt;/last-updated-date&gt;&lt;volume&gt;http://nice.org.uk/guidance/ktt13&lt;/volume&gt;&lt;/record&gt;&lt;/Cite&gt;&lt;/EndNote&gt;</w:instrText>
      </w:r>
      <w:r w:rsidR="00797451">
        <w:fldChar w:fldCharType="separate"/>
      </w:r>
      <w:r w:rsidR="00797451" w:rsidRPr="0025749E">
        <w:rPr>
          <w:noProof/>
          <w:vertAlign w:val="superscript"/>
        </w:rPr>
        <w:t>19</w:t>
      </w:r>
      <w:r w:rsidR="00797451">
        <w:fldChar w:fldCharType="end"/>
      </w:r>
      <w:r w:rsidR="00797451">
        <w:t>, American College of Gastroenterology</w:t>
      </w:r>
      <w:r w:rsidR="00797451">
        <w:fldChar w:fldCharType="begin">
          <w:fldData xml:space="preserve">PEVuZE5vdGU+PENpdGU+PEF1dGhvcj5MYW56YTwvQXV0aG9yPjxZZWFyPjIwMDk8L1llYXI+PElE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</w:fldData>
        </w:fldChar>
      </w:r>
      <w:r w:rsidR="00797451">
        <w:instrText xml:space="preserve"> ADDIN EN.CITE </w:instrText>
      </w:r>
      <w:r w:rsidR="00797451">
        <w:fldChar w:fldCharType="begin">
          <w:fldData xml:space="preserve">PEVuZE5vdGU+PENpdGU+PEF1dGhvcj5MYW56YTwvQXV0aG9yPjxZZWFyPjIwMDk8L1llYXI+PElE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</w:fldData>
        </w:fldChar>
      </w:r>
      <w:r w:rsidR="00797451">
        <w:instrText xml:space="preserve"> ADDIN EN.CITE.DATA </w:instrText>
      </w:r>
      <w:r w:rsidR="00797451">
        <w:fldChar w:fldCharType="end"/>
      </w:r>
      <w:r w:rsidR="00797451">
        <w:fldChar w:fldCharType="separate"/>
      </w:r>
      <w:r w:rsidR="00797451" w:rsidRPr="0025749E">
        <w:rPr>
          <w:noProof/>
          <w:vertAlign w:val="superscript"/>
        </w:rPr>
        <w:t>14</w:t>
      </w:r>
      <w:r w:rsidR="00797451">
        <w:fldChar w:fldCharType="end"/>
      </w:r>
      <w:r w:rsidR="00797451">
        <w:t>, American College of Rheumatology</w:t>
      </w:r>
      <w:r w:rsidR="00797451">
        <w:fldChar w:fldCharType="begin">
          <w:fldData xml:space="preserve">PEVuZE5vdGU+PENpdGU+PEF1dGhvcj5TbWl0aDwvQXV0aG9yPjxZZWFyPjIwMTE8L1llYXI+PElE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</w:fldData>
        </w:fldChar>
      </w:r>
      <w:r w:rsidR="00797451">
        <w:instrText xml:space="preserve"> ADDIN EN.CITE </w:instrText>
      </w:r>
      <w:r w:rsidR="00797451">
        <w:fldChar w:fldCharType="begin">
          <w:fldData xml:space="preserve">PEVuZE5vdGU+PENpdGU+PEF1dGhvcj5TbWl0aDwvQXV0aG9yPjxZZWFyPjIwMTE8L1llYXI+PElE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</w:fldData>
        </w:fldChar>
      </w:r>
      <w:r w:rsidR="00797451">
        <w:instrText xml:space="preserve"> ADDIN EN.CITE.DATA </w:instrText>
      </w:r>
      <w:r w:rsidR="00797451">
        <w:fldChar w:fldCharType="end"/>
      </w:r>
      <w:r w:rsidR="00797451">
        <w:fldChar w:fldCharType="separate"/>
      </w:r>
      <w:r w:rsidR="00797451" w:rsidRPr="0025749E">
        <w:rPr>
          <w:noProof/>
          <w:vertAlign w:val="superscript"/>
        </w:rPr>
        <w:t>20</w:t>
      </w:r>
      <w:r w:rsidR="00797451">
        <w:fldChar w:fldCharType="end"/>
      </w:r>
      <w:r w:rsidR="00797451">
        <w:t xml:space="preserve">, </w:t>
      </w:r>
      <w:proofErr w:type="spellStart"/>
      <w:r w:rsidR="00797451">
        <w:t>European</w:t>
      </w:r>
      <w:proofErr w:type="spellEnd"/>
      <w:r w:rsidR="00797451">
        <w:t xml:space="preserve"> Society of Cardiology</w:t>
      </w:r>
      <w:r w:rsidR="00797451">
        <w:fldChar w:fldCharType="begin">
          <w:fldData xml:space="preserve">PEVuZE5vdGU+PENpdGU+PEF1dGhvcj5TY2htaWR0PC9BdXRob3I+PFllYXI+MjAxNjwvWWVhcj48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</w:fldData>
        </w:fldChar>
      </w:r>
      <w:r w:rsidR="00797451">
        <w:instrText xml:space="preserve"> ADDIN EN.CITE </w:instrText>
      </w:r>
      <w:r w:rsidR="00797451">
        <w:fldChar w:fldCharType="begin">
          <w:fldData xml:space="preserve">PEVuZE5vdGU+PENpdGU+PEF1dGhvcj5TY2htaWR0PC9BdXRob3I+PFllYXI+MjAxNjwvWWVhcj48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</w:fldData>
        </w:fldChar>
      </w:r>
      <w:r w:rsidR="00797451">
        <w:instrText xml:space="preserve"> ADDIN EN.CITE.DATA </w:instrText>
      </w:r>
      <w:r w:rsidR="00797451">
        <w:fldChar w:fldCharType="end"/>
      </w:r>
      <w:r w:rsidR="00797451">
        <w:fldChar w:fldCharType="separate"/>
      </w:r>
      <w:r w:rsidR="00797451" w:rsidRPr="0025749E">
        <w:rPr>
          <w:noProof/>
          <w:vertAlign w:val="superscript"/>
        </w:rPr>
        <w:t>15</w:t>
      </w:r>
      <w:r w:rsidR="00797451">
        <w:fldChar w:fldCharType="end"/>
      </w:r>
      <w:r w:rsidR="00FF16AE">
        <w:t>,</w:t>
      </w:r>
      <w:r w:rsidR="00797451">
        <w:t xml:space="preserve"> solo per citarne alcune</w:t>
      </w:r>
      <w:r w:rsidR="00FF16AE">
        <w:t xml:space="preserve"> </w:t>
      </w:r>
      <w:r w:rsidR="00797451">
        <w:t xml:space="preserve">- </w:t>
      </w:r>
      <w:r w:rsidR="00A63F01"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6FBA8943" wp14:editId="6230B11F">
                <wp:simplePos x="0" y="0"/>
                <wp:positionH relativeFrom="column">
                  <wp:posOffset>-521335</wp:posOffset>
                </wp:positionH>
                <wp:positionV relativeFrom="paragraph">
                  <wp:posOffset>128905</wp:posOffset>
                </wp:positionV>
                <wp:extent cx="1676400" cy="1403985"/>
                <wp:effectExtent l="0" t="0" r="19050" b="15875"/>
                <wp:wrapNone/>
                <wp:docPr id="4" name="Casella di testo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76400" cy="14039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7F7DD7" w:rsidRPr="008F0D6A" w:rsidRDefault="007F7DD7" w:rsidP="00797451">
                            <w:pPr>
                              <w:rPr>
                                <w:i/>
                              </w:rPr>
                            </w:pPr>
                            <w:r w:rsidRPr="008F0D6A">
                              <w:rPr>
                                <w:i/>
                              </w:rPr>
                              <w:t>Il naprossene nelle linee guida internazionali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FBA8943" id="Casella di testo 4" o:spid="_x0000_s1030" type="#_x0000_t202" style="position:absolute;left:0;text-align:left;margin-left:-41.05pt;margin-top:10.15pt;width:132pt;height:110.55pt;z-index:25166950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" strokecolor="white [3212]">
                <v:textbox style="mso-fit-shape-to-text:t">
                  <w:txbxContent>
                    <w:p w:rsidR="007F7DD7" w:rsidRPr="008F0D6A" w:rsidRDefault="007F7DD7" w:rsidP="00797451">
                      <w:pPr>
                        <w:rPr>
                          <w:i/>
                        </w:rPr>
                      </w:pPr>
                      <w:r w:rsidRPr="008F0D6A">
                        <w:rPr>
                          <w:i/>
                        </w:rPr>
                        <w:t>Il naprossene nelle linee guida internazionali</w:t>
                      </w:r>
                    </w:p>
                  </w:txbxContent>
                </v:textbox>
              </v:shape>
            </w:pict>
          </mc:Fallback>
        </mc:AlternateContent>
      </w:r>
      <w:r w:rsidR="00797451" w:rsidRPr="00291942">
        <w:rPr>
          <w:b/>
        </w:rPr>
        <w:t>raccomandano il naprossene</w:t>
      </w:r>
      <w:r w:rsidR="00797451">
        <w:t xml:space="preserve"> tra i FANS </w:t>
      </w:r>
      <w:r w:rsidR="00797451" w:rsidRPr="00291942">
        <w:rPr>
          <w:b/>
        </w:rPr>
        <w:t xml:space="preserve">per i pazienti che presentano rischio </w:t>
      </w:r>
      <w:r w:rsidR="00797451" w:rsidRPr="00291942">
        <w:rPr>
          <w:b/>
        </w:rPr>
        <w:lastRenderedPageBreak/>
        <w:t>cardiovascolare</w:t>
      </w:r>
      <w:r w:rsidR="00797451" w:rsidRPr="00797451">
        <w:t>.</w:t>
      </w:r>
      <w:r w:rsidR="00797451">
        <w:t xml:space="preserve"> Inoltre, numerosi</w:t>
      </w:r>
      <w:r>
        <w:t xml:space="preserve"> studi epidemiologici sono concordi nel definire il </w:t>
      </w:r>
      <w:r w:rsidRPr="00291942">
        <w:rPr>
          <w:b/>
        </w:rPr>
        <w:t>naprossene</w:t>
      </w:r>
      <w:r>
        <w:t xml:space="preserve"> come </w:t>
      </w:r>
      <w:r w:rsidRPr="00291942">
        <w:rPr>
          <w:b/>
        </w:rPr>
        <w:t>il FANS il cui utilizzo è associato al minor rischio di sviluppare eventi cerebrovascolari</w:t>
      </w:r>
      <w:r w:rsidR="008A7DD6">
        <w:fldChar w:fldCharType="begin">
          <w:fldData xml:space="preserve">PEVuZE5vdGU+PENpdGU+PEF1dGhvcj5TY2htaWR0PC9BdXRob3I+PFllYXI+MjAxNjwvWWVhcj48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</w:fldData>
        </w:fldChar>
      </w:r>
      <w:r w:rsidR="0025749E">
        <w:instrText xml:space="preserve"> ADDIN EN.CITE </w:instrText>
      </w:r>
      <w:r w:rsidR="0025749E">
        <w:fldChar w:fldCharType="begin">
          <w:fldData xml:space="preserve">PEVuZE5vdGU+PENpdGU+PEF1dGhvcj5TY2htaWR0PC9BdXRob3I+PFllYXI+MjAxNjwvWWVhcj48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</w:fldData>
        </w:fldChar>
      </w:r>
      <w:r w:rsidR="0025749E">
        <w:instrText xml:space="preserve"> ADDIN EN.CITE.DATA </w:instrText>
      </w:r>
      <w:r w:rsidR="0025749E">
        <w:fldChar w:fldCharType="end"/>
      </w:r>
      <w:r w:rsidR="008A7DD6">
        <w:fldChar w:fldCharType="separate"/>
      </w:r>
      <w:r w:rsidR="0025749E" w:rsidRPr="0025749E">
        <w:rPr>
          <w:noProof/>
          <w:vertAlign w:val="superscript"/>
        </w:rPr>
        <w:t>15-18</w:t>
      </w:r>
      <w:r w:rsidR="008A7DD6">
        <w:fldChar w:fldCharType="end"/>
      </w:r>
      <w:r w:rsidR="00797451">
        <w:t xml:space="preserve">” </w:t>
      </w:r>
      <w:r>
        <w:t>conclude Sessa</w:t>
      </w:r>
      <w:r w:rsidR="00FF3646">
        <w:t>.</w:t>
      </w:r>
    </w:p>
    <w:p w:rsidR="003A412E" w:rsidRDefault="003A412E" w:rsidP="00B767CB">
      <w:pPr>
        <w:ind w:left="1985"/>
        <w:jc w:val="both"/>
      </w:pPr>
    </w:p>
    <w:p w:rsidR="00A63F01" w:rsidRPr="00FF16AE" w:rsidRDefault="00A63F01" w:rsidP="00A63F01">
      <w:pPr>
        <w:keepNext/>
        <w:spacing w:line="312" w:lineRule="auto"/>
        <w:ind w:left="1985"/>
        <w:jc w:val="both"/>
        <w:rPr>
          <w:rFonts w:eastAsiaTheme="minorHAnsi" w:cs="Times New Roman"/>
          <w:color w:val="auto"/>
        </w:rPr>
      </w:pPr>
      <w:r w:rsidRPr="00FF16AE">
        <w:rPr>
          <w:rFonts w:cs="Arial"/>
          <w:b/>
          <w:bCs/>
          <w:sz w:val="24"/>
          <w:szCs w:val="24"/>
          <w:lang w:val="en-US"/>
        </w:rPr>
        <w:t xml:space="preserve">Bayer: Science </w:t>
      </w:r>
      <w:proofErr w:type="gramStart"/>
      <w:r w:rsidRPr="00FF16AE">
        <w:rPr>
          <w:rFonts w:cs="Arial"/>
          <w:b/>
          <w:bCs/>
          <w:sz w:val="24"/>
          <w:szCs w:val="24"/>
          <w:lang w:val="en-US"/>
        </w:rPr>
        <w:t>For</w:t>
      </w:r>
      <w:proofErr w:type="gramEnd"/>
      <w:r w:rsidRPr="00FF16AE">
        <w:rPr>
          <w:rFonts w:cs="Arial"/>
          <w:b/>
          <w:bCs/>
          <w:sz w:val="24"/>
          <w:szCs w:val="24"/>
          <w:lang w:val="en-US"/>
        </w:rPr>
        <w:t xml:space="preserve"> A Better Life</w:t>
      </w:r>
    </w:p>
    <w:p w:rsidR="00A63F01" w:rsidRPr="00FF16AE" w:rsidRDefault="00A63F01" w:rsidP="00FF16AE">
      <w:pPr>
        <w:spacing w:after="0" w:line="240" w:lineRule="auto"/>
        <w:ind w:left="1985" w:right="284"/>
        <w:jc w:val="both"/>
      </w:pPr>
      <w:r w:rsidRPr="00FF16AE">
        <w:rPr>
          <w:rFonts w:cs="Arial"/>
        </w:rPr>
        <w:t xml:space="preserve">Bayer è un’azienda globale con competenze chiave nei settori delle Life Science, Salute e Agricoltura. I suoi prodotti e servizi sono dedicati a beneficio delle persone e a migliorare la loro qualità di vita. Allo stesso tempo, il Gruppo punta a generare valore attraverso l’innovazione, la crescita e un’alta redditività. Bayer si impegna a operare all’insegna dei principi di sviluppo sostenibile, onorando le sue responsabilità sociali ed etiche come impresa socialmente responsabile. Nell’anno fiscale 2015, il Gruppo impiegava circa 117.000 persone e aveva un fatturato di 46,3 miliardi di Euro. Gli investimenti sono stati pari a 2,6 miliardi di Euro, le spese di Ricerca e Sviluppo a 4,3 miliardi di Euro. Queste cifre comprendono la divisione dei polimeri ad alta tecnologia, che è stata quotata in Borsa come società indipendente col nome di </w:t>
      </w:r>
      <w:proofErr w:type="spellStart"/>
      <w:r w:rsidRPr="00FF16AE">
        <w:rPr>
          <w:rFonts w:cs="Arial"/>
        </w:rPr>
        <w:t>Covestro</w:t>
      </w:r>
      <w:proofErr w:type="spellEnd"/>
      <w:r w:rsidRPr="00FF16AE">
        <w:rPr>
          <w:rFonts w:cs="Arial"/>
        </w:rPr>
        <w:t xml:space="preserve"> il 6 ottobre 2015. Per ulteriori informazioni, visitare il sito </w:t>
      </w:r>
      <w:hyperlink r:id="rId6" w:history="1">
        <w:r w:rsidRPr="00FF16AE">
          <w:rPr>
            <w:rStyle w:val="Collegamentoipertestuale"/>
            <w:rFonts w:cs="Arial"/>
          </w:rPr>
          <w:t>www.bayer.com</w:t>
        </w:r>
      </w:hyperlink>
      <w:r w:rsidRPr="00FF16AE">
        <w:rPr>
          <w:rFonts w:cs="Arial"/>
        </w:rPr>
        <w:t>.</w:t>
      </w:r>
    </w:p>
    <w:p w:rsidR="00A63F01" w:rsidRDefault="00A63F01" w:rsidP="00B767CB">
      <w:pPr>
        <w:ind w:left="1985"/>
        <w:jc w:val="both"/>
        <w:rPr>
          <w:b/>
          <w:bCs/>
          <w:sz w:val="24"/>
          <w:szCs w:val="24"/>
        </w:rPr>
      </w:pPr>
    </w:p>
    <w:p w:rsidR="00FF16AE" w:rsidRDefault="00FF16AE" w:rsidP="00B767CB">
      <w:pPr>
        <w:ind w:left="1985"/>
        <w:jc w:val="both"/>
        <w:rPr>
          <w:b/>
          <w:bCs/>
          <w:sz w:val="24"/>
          <w:szCs w:val="24"/>
        </w:rPr>
      </w:pPr>
    </w:p>
    <w:p w:rsidR="003A412E" w:rsidRPr="00FF16AE" w:rsidRDefault="00FF3646" w:rsidP="00B767CB">
      <w:pPr>
        <w:ind w:left="1985"/>
        <w:jc w:val="both"/>
        <w:rPr>
          <w:b/>
          <w:bCs/>
        </w:rPr>
      </w:pPr>
      <w:r w:rsidRPr="00FF16AE">
        <w:rPr>
          <w:b/>
          <w:bCs/>
        </w:rPr>
        <w:t>Per ulteriori informazioni:</w:t>
      </w:r>
    </w:p>
    <w:p w:rsidR="003A412E" w:rsidRDefault="00FF3646" w:rsidP="00B767CB">
      <w:pPr>
        <w:spacing w:after="0" w:line="240" w:lineRule="auto"/>
        <w:ind w:left="1985"/>
        <w:jc w:val="both"/>
        <w:rPr>
          <w:b/>
          <w:bCs/>
        </w:rPr>
      </w:pPr>
      <w:r>
        <w:rPr>
          <w:b/>
          <w:bCs/>
        </w:rPr>
        <w:t>Bayer- Marco Ranzoni</w:t>
      </w:r>
      <w:r>
        <w:rPr>
          <w:b/>
          <w:bCs/>
        </w:rPr>
        <w:tab/>
      </w:r>
      <w:r>
        <w:tab/>
      </w:r>
      <w:r>
        <w:tab/>
      </w:r>
      <w:r>
        <w:tab/>
      </w:r>
      <w:r>
        <w:tab/>
      </w:r>
      <w:r>
        <w:rPr>
          <w:b/>
          <w:bCs/>
        </w:rPr>
        <w:t xml:space="preserve">Value Relations </w:t>
      </w:r>
      <w:proofErr w:type="spellStart"/>
      <w:r>
        <w:rPr>
          <w:b/>
          <w:bCs/>
        </w:rPr>
        <w:t>Srl</w:t>
      </w:r>
      <w:proofErr w:type="spellEnd"/>
    </w:p>
    <w:p w:rsidR="00C73C41" w:rsidRDefault="00FF3646" w:rsidP="00B767CB">
      <w:pPr>
        <w:spacing w:after="0" w:line="240" w:lineRule="auto"/>
        <w:ind w:left="1985"/>
        <w:jc w:val="both"/>
      </w:pPr>
      <w:proofErr w:type="spellStart"/>
      <w:r>
        <w:t>Communication</w:t>
      </w:r>
      <w:proofErr w:type="spellEnd"/>
      <w:r>
        <w:t xml:space="preserve"> &amp; Media Relations</w:t>
      </w:r>
      <w:r w:rsidR="00C73C41">
        <w:t xml:space="preserve"> Manager</w:t>
      </w:r>
      <w:r w:rsidR="00C73C41">
        <w:tab/>
      </w:r>
      <w:r w:rsidR="00C73C41">
        <w:tab/>
        <w:t xml:space="preserve">Maria Luisa Paleari </w:t>
      </w:r>
    </w:p>
    <w:p w:rsidR="003A412E" w:rsidRDefault="00C73C41" w:rsidP="00C73C41">
      <w:pPr>
        <w:spacing w:after="0" w:line="240" w:lineRule="auto"/>
        <w:ind w:left="1277" w:firstLine="708"/>
        <w:jc w:val="both"/>
      </w:pPr>
      <w:r>
        <w:t>+39 02 39783340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 w:rsidR="00FF3646" w:rsidRPr="00C73C41">
        <w:rPr>
          <w:i/>
        </w:rPr>
        <w:t>331 6718518</w:t>
      </w:r>
    </w:p>
    <w:p w:rsidR="00C73C41" w:rsidRDefault="006D1AE9" w:rsidP="00B767CB">
      <w:pPr>
        <w:spacing w:after="0"/>
        <w:ind w:left="1985"/>
        <w:jc w:val="both"/>
      </w:pPr>
      <w:hyperlink r:id="rId7" w:history="1">
        <w:r w:rsidR="00C73C41">
          <w:rPr>
            <w:rStyle w:val="Hyperlink0"/>
          </w:rPr>
          <w:t>marco.ranzoni@bayer.com</w:t>
        </w:r>
      </w:hyperlink>
      <w:r w:rsidR="00C73C41">
        <w:tab/>
      </w:r>
      <w:r w:rsidR="00C73C41">
        <w:tab/>
      </w:r>
      <w:r w:rsidR="00C73C41">
        <w:tab/>
      </w:r>
      <w:r w:rsidR="00C73C41">
        <w:tab/>
        <w:t xml:space="preserve">Alessio Pappagallo </w:t>
      </w:r>
      <w:r w:rsidR="00C73C41">
        <w:tab/>
      </w:r>
    </w:p>
    <w:p w:rsidR="003A412E" w:rsidRPr="00CA245C" w:rsidRDefault="00FF3646" w:rsidP="00C73C41">
      <w:pPr>
        <w:spacing w:after="0"/>
        <w:ind w:left="6941" w:firstLine="139"/>
        <w:jc w:val="both"/>
        <w:rPr>
          <w:b/>
          <w:bCs/>
          <w:i/>
          <w:lang w:val="en-US"/>
        </w:rPr>
      </w:pPr>
      <w:r w:rsidRPr="00CA245C">
        <w:rPr>
          <w:i/>
          <w:lang w:val="en-US"/>
        </w:rPr>
        <w:t>339 5897483</w:t>
      </w:r>
    </w:p>
    <w:p w:rsidR="00C73C41" w:rsidRPr="00CA245C" w:rsidRDefault="00FF3646" w:rsidP="00B767CB">
      <w:pPr>
        <w:spacing w:after="0" w:line="240" w:lineRule="auto"/>
        <w:ind w:left="1985"/>
        <w:jc w:val="both"/>
        <w:rPr>
          <w:lang w:val="en-US"/>
        </w:rPr>
      </w:pPr>
      <w:r w:rsidRPr="00CA245C">
        <w:rPr>
          <w:lang w:val="en-US"/>
        </w:rPr>
        <w:tab/>
      </w:r>
      <w:r w:rsidRPr="00CA245C">
        <w:rPr>
          <w:lang w:val="en-US"/>
        </w:rPr>
        <w:tab/>
      </w:r>
      <w:r w:rsidRPr="00CA245C">
        <w:rPr>
          <w:lang w:val="en-US"/>
        </w:rPr>
        <w:tab/>
      </w:r>
      <w:r w:rsidRPr="00CA245C">
        <w:rPr>
          <w:lang w:val="en-US"/>
        </w:rPr>
        <w:tab/>
      </w:r>
      <w:r w:rsidR="00C73C41" w:rsidRPr="00CA245C">
        <w:rPr>
          <w:lang w:val="en-US"/>
        </w:rPr>
        <w:tab/>
      </w:r>
      <w:r w:rsidR="00C73C41" w:rsidRPr="00CA245C">
        <w:rPr>
          <w:lang w:val="en-US"/>
        </w:rPr>
        <w:tab/>
      </w:r>
      <w:r w:rsidR="00C73C41" w:rsidRPr="00CA245C">
        <w:rPr>
          <w:lang w:val="en-US"/>
        </w:rPr>
        <w:tab/>
      </w:r>
      <w:r w:rsidR="00C73C41" w:rsidRPr="00CA245C">
        <w:rPr>
          <w:lang w:val="en-US"/>
        </w:rPr>
        <w:tab/>
      </w:r>
      <w:r w:rsidRPr="00CA245C">
        <w:rPr>
          <w:lang w:val="en-US"/>
        </w:rPr>
        <w:t xml:space="preserve">Chiara </w:t>
      </w:r>
      <w:proofErr w:type="spellStart"/>
      <w:r w:rsidRPr="00CA245C">
        <w:rPr>
          <w:lang w:val="en-US"/>
        </w:rPr>
        <w:t>Longhi</w:t>
      </w:r>
      <w:proofErr w:type="spellEnd"/>
      <w:r w:rsidRPr="00CA245C">
        <w:rPr>
          <w:lang w:val="en-US"/>
        </w:rPr>
        <w:t xml:space="preserve"> </w:t>
      </w:r>
    </w:p>
    <w:p w:rsidR="008A7DD6" w:rsidRDefault="00FF3646" w:rsidP="00C73C41">
      <w:pPr>
        <w:spacing w:after="0" w:line="240" w:lineRule="auto"/>
        <w:ind w:left="6941" w:firstLine="139"/>
        <w:jc w:val="both"/>
        <w:rPr>
          <w:i/>
          <w:lang w:val="en-US"/>
        </w:rPr>
      </w:pPr>
      <w:r w:rsidRPr="00CA245C">
        <w:rPr>
          <w:i/>
          <w:lang w:val="en-US"/>
        </w:rPr>
        <w:t>340 2545960</w:t>
      </w:r>
    </w:p>
    <w:p w:rsidR="00A63F01" w:rsidRDefault="00A63F01" w:rsidP="00C73C41">
      <w:pPr>
        <w:spacing w:after="0" w:line="240" w:lineRule="auto"/>
        <w:ind w:left="6941" w:firstLine="139"/>
        <w:jc w:val="both"/>
        <w:rPr>
          <w:i/>
          <w:lang w:val="en-US"/>
        </w:rPr>
      </w:pPr>
    </w:p>
    <w:p w:rsidR="00A63F01" w:rsidRPr="00CA245C" w:rsidRDefault="00A63F01" w:rsidP="00C73C41">
      <w:pPr>
        <w:spacing w:after="0" w:line="240" w:lineRule="auto"/>
        <w:ind w:left="6941" w:firstLine="139"/>
        <w:jc w:val="both"/>
        <w:rPr>
          <w:i/>
          <w:lang w:val="en-US"/>
        </w:rPr>
      </w:pPr>
    </w:p>
    <w:p w:rsidR="008A7DD6" w:rsidRPr="00CA245C" w:rsidRDefault="008A7DD6" w:rsidP="008A7DD6">
      <w:pPr>
        <w:spacing w:after="0" w:line="240" w:lineRule="auto"/>
        <w:jc w:val="both"/>
        <w:rPr>
          <w:b/>
          <w:sz w:val="28"/>
          <w:szCs w:val="28"/>
          <w:lang w:val="en-US"/>
        </w:rPr>
      </w:pPr>
    </w:p>
    <w:p w:rsidR="00A63F01" w:rsidRDefault="00A63F01" w:rsidP="00A63F01">
      <w:pPr>
        <w:ind w:left="1985" w:right="284"/>
        <w:rPr>
          <w:rFonts w:eastAsiaTheme="minorHAnsi" w:cs="Times New Roman"/>
          <w:color w:val="auto"/>
        </w:rPr>
      </w:pPr>
      <w:r>
        <w:rPr>
          <w:b/>
          <w:bCs/>
          <w:sz w:val="20"/>
          <w:szCs w:val="20"/>
        </w:rPr>
        <w:t>Dichiarazioni previsionali</w:t>
      </w:r>
    </w:p>
    <w:p w:rsidR="00C73C41" w:rsidRPr="00CA245C" w:rsidRDefault="00A63F01" w:rsidP="00A63F01">
      <w:pPr>
        <w:ind w:left="1985" w:right="284"/>
        <w:jc w:val="both"/>
        <w:rPr>
          <w:b/>
          <w:sz w:val="28"/>
          <w:szCs w:val="28"/>
          <w:lang w:val="en-US"/>
        </w:rPr>
      </w:pPr>
      <w:r>
        <w:rPr>
          <w:sz w:val="20"/>
          <w:szCs w:val="20"/>
        </w:rPr>
        <w:t xml:space="preserve">Questo comunicato può contenere dichiarazioni previsionali basate sulle attuali aspettative e previsioni effettuate dal management Bayer. Diversi rischi, incertezze e altri fattori, noti e ignoti, potrebbero dar luogo a risultati sostanzialmente differenti tra gli effettivi risultati futuri, la situazione finanziaria, lo sviluppo o le prestazioni della società e le stime fornite qui. Questi fattori comprendono quelli discussi nei rapporti pubblici di Bayer, disponibili sul sito web di Bayer all’indirizzo </w:t>
      </w:r>
      <w:hyperlink r:id="rId8" w:history="1">
        <w:r>
          <w:rPr>
            <w:rStyle w:val="Collegamentoipertestuale"/>
            <w:sz w:val="20"/>
            <w:szCs w:val="20"/>
          </w:rPr>
          <w:t>www.bayer.com</w:t>
        </w:r>
      </w:hyperlink>
      <w:r>
        <w:rPr>
          <w:sz w:val="20"/>
          <w:szCs w:val="20"/>
        </w:rPr>
        <w:t>. La società non si assume alcuna responsabilità di aggiornare queste dichiarazioni previsionali o di conformarle a eventi o sviluppi futuri.</w:t>
      </w:r>
      <w:r w:rsidR="00C73C41" w:rsidRPr="00CA245C">
        <w:rPr>
          <w:b/>
          <w:sz w:val="28"/>
          <w:szCs w:val="28"/>
          <w:lang w:val="en-US"/>
        </w:rPr>
        <w:br w:type="page"/>
      </w:r>
    </w:p>
    <w:p w:rsidR="00C73C41" w:rsidRPr="00CA245C" w:rsidRDefault="00C73C41" w:rsidP="008A7DD6">
      <w:pPr>
        <w:spacing w:after="0" w:line="240" w:lineRule="auto"/>
        <w:jc w:val="both"/>
        <w:rPr>
          <w:b/>
          <w:sz w:val="28"/>
          <w:szCs w:val="28"/>
          <w:lang w:val="en-US"/>
        </w:rPr>
      </w:pPr>
    </w:p>
    <w:p w:rsidR="008A7DD6" w:rsidRPr="00FF16AE" w:rsidRDefault="008A7DD6" w:rsidP="00FF16AE">
      <w:pPr>
        <w:spacing w:after="0" w:line="240" w:lineRule="auto"/>
        <w:ind w:firstLine="708"/>
        <w:jc w:val="both"/>
        <w:rPr>
          <w:b/>
          <w:sz w:val="24"/>
          <w:szCs w:val="24"/>
          <w:lang w:val="en-US"/>
        </w:rPr>
      </w:pPr>
      <w:proofErr w:type="spellStart"/>
      <w:r w:rsidRPr="00FF16AE">
        <w:rPr>
          <w:b/>
          <w:sz w:val="24"/>
          <w:szCs w:val="24"/>
          <w:lang w:val="en-US"/>
        </w:rPr>
        <w:t>Bibliografia</w:t>
      </w:r>
      <w:bookmarkStart w:id="0" w:name="_GoBack"/>
      <w:bookmarkEnd w:id="0"/>
      <w:proofErr w:type="spellEnd"/>
    </w:p>
    <w:p w:rsidR="008A7DD6" w:rsidRPr="00CA245C" w:rsidRDefault="008A7DD6" w:rsidP="008A7DD6">
      <w:pPr>
        <w:spacing w:after="0" w:line="240" w:lineRule="auto"/>
        <w:jc w:val="both"/>
        <w:rPr>
          <w:b/>
          <w:sz w:val="28"/>
          <w:szCs w:val="28"/>
          <w:lang w:val="en-US"/>
        </w:rPr>
      </w:pPr>
    </w:p>
    <w:p w:rsidR="0025749E" w:rsidRPr="00C73C41" w:rsidRDefault="008A7DD6" w:rsidP="0025749E">
      <w:pPr>
        <w:pStyle w:val="EndNoteBibliography"/>
        <w:spacing w:after="0"/>
        <w:ind w:left="720" w:hanging="720"/>
        <w:rPr>
          <w:sz w:val="20"/>
          <w:szCs w:val="20"/>
        </w:rPr>
      </w:pPr>
      <w:r w:rsidRPr="00C73C41">
        <w:rPr>
          <w:sz w:val="20"/>
          <w:szCs w:val="20"/>
        </w:rPr>
        <w:fldChar w:fldCharType="begin"/>
      </w:r>
      <w:r w:rsidRPr="00CA245C">
        <w:rPr>
          <w:sz w:val="20"/>
          <w:szCs w:val="20"/>
          <w:lang w:val="en-US"/>
        </w:rPr>
        <w:instrText xml:space="preserve"> ADDIN E</w:instrText>
      </w:r>
      <w:r w:rsidRPr="00C73C41">
        <w:rPr>
          <w:sz w:val="20"/>
          <w:szCs w:val="20"/>
          <w:lang w:val="en-US"/>
        </w:rPr>
        <w:instrText xml:space="preserve">N.REFLIST </w:instrText>
      </w:r>
      <w:r w:rsidRPr="00C73C41">
        <w:rPr>
          <w:sz w:val="20"/>
          <w:szCs w:val="20"/>
        </w:rPr>
        <w:fldChar w:fldCharType="separate"/>
      </w:r>
      <w:r w:rsidR="0025749E" w:rsidRPr="00C73C41">
        <w:rPr>
          <w:sz w:val="20"/>
          <w:szCs w:val="20"/>
          <w:lang w:val="en-US"/>
        </w:rPr>
        <w:t>1.</w:t>
      </w:r>
      <w:r w:rsidR="0025749E" w:rsidRPr="00C73C41">
        <w:rPr>
          <w:sz w:val="20"/>
          <w:szCs w:val="20"/>
          <w:lang w:val="en-US"/>
        </w:rPr>
        <w:tab/>
        <w:t xml:space="preserve">Global, regional, and national incidence, prevalence, and years lived with disability for 301 acute and chronic diseases and injuries in 188 countries, 1990-2013: a systematic analysis for the Global Burden of Disease Study 2013. </w:t>
      </w:r>
      <w:r w:rsidR="0025749E" w:rsidRPr="00C73C41">
        <w:rPr>
          <w:i/>
          <w:sz w:val="20"/>
          <w:szCs w:val="20"/>
        </w:rPr>
        <w:t xml:space="preserve">Lancet. </w:t>
      </w:r>
      <w:r w:rsidR="0025749E" w:rsidRPr="00C73C41">
        <w:rPr>
          <w:sz w:val="20"/>
          <w:szCs w:val="20"/>
        </w:rPr>
        <w:t>2015;386(9995):743-800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</w:rPr>
      </w:pPr>
      <w:r w:rsidRPr="00C73C41">
        <w:rPr>
          <w:sz w:val="20"/>
          <w:szCs w:val="20"/>
        </w:rPr>
        <w:t>2.</w:t>
      </w:r>
      <w:r w:rsidRPr="00C73C41">
        <w:rPr>
          <w:sz w:val="20"/>
          <w:szCs w:val="20"/>
        </w:rPr>
        <w:tab/>
        <w:t xml:space="preserve">AIFA. Osservatorio Nazionale sull’impiego dei Medicinali. L’uso dei farmaci in Italia. Rapporto Nazionale 2015. Roma: Agenzia Italiana del Farmaco, 2016. 2016; </w:t>
      </w:r>
      <w:hyperlink r:id="rId9" w:history="1">
        <w:r w:rsidRPr="00C73C41">
          <w:rPr>
            <w:rStyle w:val="Collegamentoipertestuale"/>
            <w:sz w:val="20"/>
            <w:szCs w:val="20"/>
          </w:rPr>
          <w:t>http://www.agenziafarmaco.gov.it/sites/default/files/Rapporto_OsMed_2015__AIFA.pdf</w:t>
        </w:r>
      </w:hyperlink>
      <w:r w:rsidRPr="00C73C41">
        <w:rPr>
          <w:sz w:val="20"/>
          <w:szCs w:val="20"/>
        </w:rPr>
        <w:t>.</w:t>
      </w:r>
    </w:p>
    <w:p w:rsidR="0025749E" w:rsidRPr="00CA245C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73C41">
        <w:rPr>
          <w:sz w:val="20"/>
          <w:szCs w:val="20"/>
        </w:rPr>
        <w:t>3.</w:t>
      </w:r>
      <w:r w:rsidRPr="00C73C41">
        <w:rPr>
          <w:sz w:val="20"/>
          <w:szCs w:val="20"/>
        </w:rPr>
        <w:tab/>
        <w:t xml:space="preserve">Moore N. Place of OTC analgesics and NSAIDs in osteoarthritis. </w:t>
      </w:r>
      <w:r w:rsidRPr="00CA245C">
        <w:rPr>
          <w:i/>
          <w:sz w:val="20"/>
          <w:szCs w:val="20"/>
          <w:lang w:val="en-US"/>
        </w:rPr>
        <w:t xml:space="preserve">Inflammopharmacology. </w:t>
      </w:r>
      <w:r w:rsidRPr="00CA245C">
        <w:rPr>
          <w:sz w:val="20"/>
          <w:szCs w:val="20"/>
          <w:lang w:val="en-US"/>
        </w:rPr>
        <w:t>2003;11(4):355-362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A245C">
        <w:rPr>
          <w:sz w:val="20"/>
          <w:szCs w:val="20"/>
          <w:lang w:val="en-US"/>
        </w:rPr>
        <w:t>4.</w:t>
      </w:r>
      <w:r w:rsidRPr="00CA245C">
        <w:rPr>
          <w:sz w:val="20"/>
          <w:szCs w:val="20"/>
          <w:lang w:val="en-US"/>
        </w:rPr>
        <w:tab/>
      </w:r>
      <w:r w:rsidR="00466EF9" w:rsidRPr="00CA245C">
        <w:rPr>
          <w:sz w:val="20"/>
          <w:szCs w:val="20"/>
          <w:lang w:val="en-US"/>
        </w:rPr>
        <w:t>da Costa BR, Reichenbach S, Keller N, et al.</w:t>
      </w:r>
      <w:r w:rsidRPr="00CA245C">
        <w:rPr>
          <w:sz w:val="20"/>
          <w:szCs w:val="20"/>
          <w:lang w:val="en-US"/>
        </w:rPr>
        <w:t xml:space="preserve"> </w:t>
      </w:r>
      <w:r w:rsidR="00466EF9" w:rsidRPr="00C73C41">
        <w:rPr>
          <w:sz w:val="20"/>
          <w:szCs w:val="20"/>
          <w:lang w:val="en-US"/>
        </w:rPr>
        <w:t>Effectiveness of non-steroidal anti-inflammatory drugs for the treatment of pain in knee and hip osteoarthritis: a network meta-analysis.</w:t>
      </w:r>
      <w:r w:rsidRPr="00C73C41">
        <w:rPr>
          <w:sz w:val="20"/>
          <w:szCs w:val="20"/>
          <w:lang w:val="en-US"/>
        </w:rPr>
        <w:t xml:space="preserve"> </w:t>
      </w:r>
      <w:r w:rsidR="00466EF9" w:rsidRPr="00C73C41">
        <w:rPr>
          <w:i/>
          <w:sz w:val="20"/>
          <w:szCs w:val="20"/>
          <w:lang w:val="en-US"/>
        </w:rPr>
        <w:t>Lancet. 2016;387(10033):2093-105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73C41">
        <w:rPr>
          <w:sz w:val="20"/>
          <w:szCs w:val="20"/>
          <w:lang w:val="en-US"/>
        </w:rPr>
        <w:t>5.</w:t>
      </w:r>
      <w:r w:rsidRPr="00C73C41">
        <w:rPr>
          <w:sz w:val="20"/>
          <w:szCs w:val="20"/>
          <w:lang w:val="en-US"/>
        </w:rPr>
        <w:tab/>
        <w:t xml:space="preserve">Roelofs PD, Deyo RA, Koes BW, Scholten RJ, van Tulder MW. Nonsteroidal anti-inflammatory drugs for low back pain: an updated Cochrane review. </w:t>
      </w:r>
      <w:r w:rsidRPr="00C73C41">
        <w:rPr>
          <w:i/>
          <w:sz w:val="20"/>
          <w:szCs w:val="20"/>
          <w:lang w:val="en-US"/>
        </w:rPr>
        <w:t xml:space="preserve">Spine (Phila Pa 1976). </w:t>
      </w:r>
      <w:r w:rsidRPr="00C73C41">
        <w:rPr>
          <w:sz w:val="20"/>
          <w:szCs w:val="20"/>
          <w:lang w:val="en-US"/>
        </w:rPr>
        <w:t>2008;33(16):1766-1774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73C41">
        <w:rPr>
          <w:sz w:val="20"/>
          <w:szCs w:val="20"/>
          <w:lang w:val="en-US"/>
        </w:rPr>
        <w:t>6.</w:t>
      </w:r>
      <w:r w:rsidRPr="00C73C41">
        <w:rPr>
          <w:sz w:val="20"/>
          <w:szCs w:val="20"/>
          <w:lang w:val="en-US"/>
        </w:rPr>
        <w:tab/>
        <w:t xml:space="preserve">Dieppe PA, Lohmander LS. Pathogenesis and management of pain in osteoarthritis. </w:t>
      </w:r>
      <w:r w:rsidRPr="00C73C41">
        <w:rPr>
          <w:i/>
          <w:sz w:val="20"/>
          <w:szCs w:val="20"/>
          <w:lang w:val="en-US"/>
        </w:rPr>
        <w:t xml:space="preserve">Lancet. </w:t>
      </w:r>
      <w:r w:rsidRPr="00C73C41">
        <w:rPr>
          <w:sz w:val="20"/>
          <w:szCs w:val="20"/>
          <w:lang w:val="en-US"/>
        </w:rPr>
        <w:t>2005;365(9463):965-973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73C41">
        <w:rPr>
          <w:sz w:val="20"/>
          <w:szCs w:val="20"/>
          <w:lang w:val="en-US"/>
        </w:rPr>
        <w:t>7.</w:t>
      </w:r>
      <w:r w:rsidRPr="00C73C41">
        <w:rPr>
          <w:sz w:val="20"/>
          <w:szCs w:val="20"/>
          <w:lang w:val="en-US"/>
        </w:rPr>
        <w:tab/>
        <w:t xml:space="preserve">Blechman W, Willkens R, Boncaldo GL, Hoffmeister RT, Lockie LM, Multz C. Naproxen in osteoarthrosis. Double-blind crossover trial. </w:t>
      </w:r>
      <w:r w:rsidRPr="00C73C41">
        <w:rPr>
          <w:i/>
          <w:sz w:val="20"/>
          <w:szCs w:val="20"/>
          <w:lang w:val="en-US"/>
        </w:rPr>
        <w:t xml:space="preserve">Ann Rheum Dis. </w:t>
      </w:r>
      <w:r w:rsidRPr="00C73C41">
        <w:rPr>
          <w:sz w:val="20"/>
          <w:szCs w:val="20"/>
          <w:lang w:val="en-US"/>
        </w:rPr>
        <w:t>1978;37(1):80-84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73C41">
        <w:rPr>
          <w:sz w:val="20"/>
          <w:szCs w:val="20"/>
          <w:lang w:val="en-US"/>
        </w:rPr>
        <w:t>8.</w:t>
      </w:r>
      <w:r w:rsidRPr="00C73C41">
        <w:rPr>
          <w:sz w:val="20"/>
          <w:szCs w:val="20"/>
          <w:lang w:val="en-US"/>
        </w:rPr>
        <w:tab/>
        <w:t xml:space="preserve">Valtonen EJ. A comparative short-term trial with Voltaren (diclofenac sodium) and naproxen in soft-tissue rheumatism. </w:t>
      </w:r>
      <w:r w:rsidRPr="00C73C41">
        <w:rPr>
          <w:i/>
          <w:sz w:val="20"/>
          <w:szCs w:val="20"/>
          <w:lang w:val="en-US"/>
        </w:rPr>
        <w:t xml:space="preserve">Scand J Rheumatol Suppl. </w:t>
      </w:r>
      <w:r w:rsidRPr="00C73C41">
        <w:rPr>
          <w:sz w:val="20"/>
          <w:szCs w:val="20"/>
          <w:lang w:val="en-US"/>
        </w:rPr>
        <w:t>1978(22):69-73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73C41">
        <w:rPr>
          <w:sz w:val="20"/>
          <w:szCs w:val="20"/>
          <w:lang w:val="en-US"/>
        </w:rPr>
        <w:t>9.</w:t>
      </w:r>
      <w:r w:rsidRPr="00C73C41">
        <w:rPr>
          <w:sz w:val="20"/>
          <w:szCs w:val="20"/>
          <w:lang w:val="en-US"/>
        </w:rPr>
        <w:tab/>
        <w:t xml:space="preserve">Bhattarai S, Chhetri HP, Alam K, Thapa P. A study on factors affecting low back pain and safety and efficacy of NSAIDs in acute low back pain in a tertiary care hospital of Western Nepal. </w:t>
      </w:r>
      <w:r w:rsidRPr="00C73C41">
        <w:rPr>
          <w:i/>
          <w:sz w:val="20"/>
          <w:szCs w:val="20"/>
          <w:lang w:val="en-US"/>
        </w:rPr>
        <w:t xml:space="preserve">J Clin Diagn Res. </w:t>
      </w:r>
      <w:r w:rsidRPr="00C73C41">
        <w:rPr>
          <w:sz w:val="20"/>
          <w:szCs w:val="20"/>
          <w:lang w:val="en-US"/>
        </w:rPr>
        <w:t>2013;7(12):2752-2758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</w:rPr>
      </w:pPr>
      <w:r w:rsidRPr="00C73C41">
        <w:rPr>
          <w:sz w:val="20"/>
          <w:szCs w:val="20"/>
          <w:lang w:val="en-US"/>
        </w:rPr>
        <w:t>10.</w:t>
      </w:r>
      <w:r w:rsidRPr="00C73C41">
        <w:rPr>
          <w:sz w:val="20"/>
          <w:szCs w:val="20"/>
          <w:lang w:val="en-US"/>
        </w:rPr>
        <w:tab/>
        <w:t xml:space="preserve">Laurora I, An R. Efficacy of single-dose, extended-release naproxen sodium 660 mg in postsurgical dental pain: two double-blind, randomized, placebo-controlled trials. </w:t>
      </w:r>
      <w:r w:rsidRPr="00C73C41">
        <w:rPr>
          <w:i/>
          <w:sz w:val="20"/>
          <w:szCs w:val="20"/>
        </w:rPr>
        <w:t xml:space="preserve">Curr Med Res Opin. </w:t>
      </w:r>
      <w:r w:rsidRPr="00C73C41">
        <w:rPr>
          <w:sz w:val="20"/>
          <w:szCs w:val="20"/>
        </w:rPr>
        <w:t>2016;32(2):331-342.</w:t>
      </w:r>
    </w:p>
    <w:p w:rsidR="0025749E" w:rsidRPr="00CA245C" w:rsidRDefault="0025749E" w:rsidP="0025749E">
      <w:pPr>
        <w:pStyle w:val="EndNoteBibliography"/>
        <w:spacing w:after="0"/>
        <w:ind w:left="720" w:hanging="720"/>
        <w:rPr>
          <w:sz w:val="20"/>
          <w:szCs w:val="20"/>
        </w:rPr>
      </w:pPr>
      <w:r w:rsidRPr="00C73C41">
        <w:rPr>
          <w:sz w:val="20"/>
          <w:szCs w:val="20"/>
        </w:rPr>
        <w:t>11.</w:t>
      </w:r>
      <w:r w:rsidRPr="00C73C41">
        <w:rPr>
          <w:sz w:val="20"/>
          <w:szCs w:val="20"/>
        </w:rPr>
        <w:tab/>
        <w:t>AIFA. Tossicit</w:t>
      </w:r>
      <w:r w:rsidR="00466EF9" w:rsidRPr="00C73C41">
        <w:rPr>
          <w:sz w:val="20"/>
          <w:szCs w:val="20"/>
        </w:rPr>
        <w:t>à</w:t>
      </w:r>
      <w:r w:rsidRPr="00C73C41">
        <w:rPr>
          <w:sz w:val="20"/>
          <w:szCs w:val="20"/>
        </w:rPr>
        <w:t xml:space="preserve">  gastrointestinale da FANS: quali strategie preventive per ridurla? | AIFA Agenzia Italiana del Farmaco. </w:t>
      </w:r>
      <w:r w:rsidRPr="00CA245C">
        <w:rPr>
          <w:sz w:val="20"/>
          <w:szCs w:val="20"/>
        </w:rPr>
        <w:t xml:space="preserve">2016; </w:t>
      </w:r>
      <w:hyperlink r:id="rId10" w:history="1">
        <w:r w:rsidRPr="00CA245C">
          <w:rPr>
            <w:rStyle w:val="Collegamentoipertestuale"/>
            <w:sz w:val="20"/>
            <w:szCs w:val="20"/>
          </w:rPr>
          <w:t>http://www.agenziafarmaco.gov.it/it/content/tossicit%C3%A0-gastrointestinale-da-fans-quali-strategie-preventive-ridurla</w:t>
        </w:r>
      </w:hyperlink>
      <w:r w:rsidRPr="00CA245C">
        <w:rPr>
          <w:sz w:val="20"/>
          <w:szCs w:val="20"/>
        </w:rPr>
        <w:t>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A245C">
        <w:rPr>
          <w:sz w:val="20"/>
          <w:szCs w:val="20"/>
        </w:rPr>
        <w:t>12.</w:t>
      </w:r>
      <w:r w:rsidRPr="00CA245C">
        <w:rPr>
          <w:sz w:val="20"/>
          <w:szCs w:val="20"/>
        </w:rPr>
        <w:tab/>
        <w:t xml:space="preserve">DeArmond B, Francisco CA, Lin JS, et al. </w:t>
      </w:r>
      <w:r w:rsidRPr="00C73C41">
        <w:rPr>
          <w:sz w:val="20"/>
          <w:szCs w:val="20"/>
          <w:lang w:val="en-US"/>
        </w:rPr>
        <w:t xml:space="preserve">Safety profile of over-the-counter naproxen sodium. </w:t>
      </w:r>
      <w:r w:rsidRPr="00C73C41">
        <w:rPr>
          <w:i/>
          <w:sz w:val="20"/>
          <w:szCs w:val="20"/>
          <w:lang w:val="en-US"/>
        </w:rPr>
        <w:t xml:space="preserve">Clin Ther. </w:t>
      </w:r>
      <w:r w:rsidRPr="00C73C41">
        <w:rPr>
          <w:sz w:val="20"/>
          <w:szCs w:val="20"/>
          <w:lang w:val="en-US"/>
        </w:rPr>
        <w:t>1995;17(4):587-601</w:t>
      </w:r>
      <w:r w:rsidR="00466EF9" w:rsidRPr="00C73C41">
        <w:rPr>
          <w:sz w:val="20"/>
          <w:szCs w:val="20"/>
          <w:lang w:val="en-US"/>
        </w:rPr>
        <w:t>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73C41">
        <w:rPr>
          <w:sz w:val="20"/>
          <w:szCs w:val="20"/>
          <w:lang w:val="en-US"/>
        </w:rPr>
        <w:t>13.</w:t>
      </w:r>
      <w:r w:rsidRPr="00C73C41">
        <w:rPr>
          <w:sz w:val="20"/>
          <w:szCs w:val="20"/>
          <w:lang w:val="en-US"/>
        </w:rPr>
        <w:tab/>
        <w:t xml:space="preserve">Golden HE, Moskowitz RW, Minic M. Analgesic efficacy and safety of nonprescription doses of naproxen sodium compared with acetaminophen in the treatment of osteoarthritis of the knee. </w:t>
      </w:r>
      <w:r w:rsidRPr="00C73C41">
        <w:rPr>
          <w:i/>
          <w:sz w:val="20"/>
          <w:szCs w:val="20"/>
          <w:lang w:val="en-US"/>
        </w:rPr>
        <w:t xml:space="preserve">Am J Ther. </w:t>
      </w:r>
      <w:r w:rsidRPr="00C73C41">
        <w:rPr>
          <w:sz w:val="20"/>
          <w:szCs w:val="20"/>
          <w:lang w:val="en-US"/>
        </w:rPr>
        <w:t>2004;11(2):85-94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de-DE"/>
        </w:rPr>
      </w:pPr>
      <w:r w:rsidRPr="00C73C41">
        <w:rPr>
          <w:sz w:val="20"/>
          <w:szCs w:val="20"/>
          <w:lang w:val="en-US"/>
        </w:rPr>
        <w:t>14.</w:t>
      </w:r>
      <w:r w:rsidRPr="00C73C41">
        <w:rPr>
          <w:sz w:val="20"/>
          <w:szCs w:val="20"/>
          <w:lang w:val="en-US"/>
        </w:rPr>
        <w:tab/>
        <w:t xml:space="preserve">Lanza FL, Chan FK, Quigley EM. Guidelines for prevention of NSAID-related ulcer complications. </w:t>
      </w:r>
      <w:r w:rsidRPr="00C73C41">
        <w:rPr>
          <w:i/>
          <w:sz w:val="20"/>
          <w:szCs w:val="20"/>
          <w:lang w:val="de-DE"/>
        </w:rPr>
        <w:t xml:space="preserve">Am J Gastroenterol. </w:t>
      </w:r>
      <w:r w:rsidRPr="00C73C41">
        <w:rPr>
          <w:sz w:val="20"/>
          <w:szCs w:val="20"/>
          <w:lang w:val="de-DE"/>
        </w:rPr>
        <w:t>2009;104(3):728-738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73C41">
        <w:rPr>
          <w:sz w:val="20"/>
          <w:szCs w:val="20"/>
          <w:lang w:val="de-DE"/>
        </w:rPr>
        <w:t>15.</w:t>
      </w:r>
      <w:r w:rsidRPr="00C73C41">
        <w:rPr>
          <w:sz w:val="20"/>
          <w:szCs w:val="20"/>
          <w:lang w:val="de-DE"/>
        </w:rPr>
        <w:tab/>
        <w:t xml:space="preserve">Schmidt M, Lamberts M, Olsen AM, et al. </w:t>
      </w:r>
      <w:r w:rsidRPr="00C73C41">
        <w:rPr>
          <w:sz w:val="20"/>
          <w:szCs w:val="20"/>
          <w:lang w:val="en-US"/>
        </w:rPr>
        <w:t xml:space="preserve">Cardiovascular safety of non-aspirin non-steroidal anti-inflammatory drugs: review and position paper by the working group for Cardiovascular Pharmacotherapy of the European Society of Cardiology. </w:t>
      </w:r>
      <w:r w:rsidRPr="00C73C41">
        <w:rPr>
          <w:i/>
          <w:sz w:val="20"/>
          <w:szCs w:val="20"/>
          <w:lang w:val="en-US"/>
        </w:rPr>
        <w:t>Eur Heart J Cardiovasc Pharmacother.</w:t>
      </w:r>
      <w:r w:rsidR="00466EF9" w:rsidRPr="00C73C41">
        <w:rPr>
          <w:sz w:val="20"/>
          <w:szCs w:val="20"/>
          <w:lang w:val="en-US"/>
        </w:rPr>
        <w:t xml:space="preserve"> </w:t>
      </w:r>
      <w:r w:rsidRPr="00C73C41">
        <w:rPr>
          <w:sz w:val="20"/>
          <w:szCs w:val="20"/>
          <w:lang w:val="en-US"/>
        </w:rPr>
        <w:t>2016</w:t>
      </w:r>
      <w:r w:rsidR="00466EF9" w:rsidRPr="00C73C41">
        <w:rPr>
          <w:sz w:val="20"/>
          <w:szCs w:val="20"/>
          <w:lang w:val="en-US"/>
        </w:rPr>
        <w:t>;2</w:t>
      </w:r>
      <w:r w:rsidRPr="00C73C41">
        <w:rPr>
          <w:sz w:val="20"/>
          <w:szCs w:val="20"/>
          <w:lang w:val="en-US"/>
        </w:rPr>
        <w:t>:108-118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73C41">
        <w:rPr>
          <w:sz w:val="20"/>
          <w:szCs w:val="20"/>
          <w:lang w:val="en-US"/>
        </w:rPr>
        <w:t>16.</w:t>
      </w:r>
      <w:r w:rsidRPr="00C73C41">
        <w:rPr>
          <w:sz w:val="20"/>
          <w:szCs w:val="20"/>
          <w:lang w:val="en-US"/>
        </w:rPr>
        <w:tab/>
        <w:t xml:space="preserve">McGettigan P, Henry D. Cardiovascular risk with non-steroidal anti-inflammatory drugs: systematic review of population-based controlled observational studies. </w:t>
      </w:r>
      <w:r w:rsidRPr="00C73C41">
        <w:rPr>
          <w:i/>
          <w:sz w:val="20"/>
          <w:szCs w:val="20"/>
          <w:lang w:val="en-US"/>
        </w:rPr>
        <w:t xml:space="preserve">PLoS Med. </w:t>
      </w:r>
      <w:r w:rsidRPr="00C73C41">
        <w:rPr>
          <w:sz w:val="20"/>
          <w:szCs w:val="20"/>
          <w:lang w:val="en-US"/>
        </w:rPr>
        <w:t>2011;8(9):e1001098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73C41">
        <w:rPr>
          <w:sz w:val="20"/>
          <w:szCs w:val="20"/>
          <w:lang w:val="en-US"/>
        </w:rPr>
        <w:t>17.</w:t>
      </w:r>
      <w:r w:rsidRPr="00C73C41">
        <w:rPr>
          <w:sz w:val="20"/>
          <w:szCs w:val="20"/>
          <w:lang w:val="en-US"/>
        </w:rPr>
        <w:tab/>
        <w:t xml:space="preserve">McGettigan P, Henry D. Use of non-steroidal anti-inflammatory drugs that elevate cardiovascular risk: an examination of sales and essential medicines lists in low-, middle-, and high-income countries. </w:t>
      </w:r>
      <w:r w:rsidRPr="00C73C41">
        <w:rPr>
          <w:i/>
          <w:sz w:val="20"/>
          <w:szCs w:val="20"/>
          <w:lang w:val="en-US"/>
        </w:rPr>
        <w:t xml:space="preserve">PLoS Med. </w:t>
      </w:r>
      <w:r w:rsidRPr="00C73C41">
        <w:rPr>
          <w:sz w:val="20"/>
          <w:szCs w:val="20"/>
          <w:lang w:val="en-US"/>
        </w:rPr>
        <w:t>2013;10(2):e1001388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73C41">
        <w:rPr>
          <w:sz w:val="20"/>
          <w:szCs w:val="20"/>
          <w:lang w:val="en-US"/>
        </w:rPr>
        <w:t>18.</w:t>
      </w:r>
      <w:r w:rsidRPr="00C73C41">
        <w:rPr>
          <w:sz w:val="20"/>
          <w:szCs w:val="20"/>
          <w:lang w:val="en-US"/>
        </w:rPr>
        <w:tab/>
        <w:t xml:space="preserve">Bhala N, Emberson J, Merhi A, et al. Vascular and upper gastrointestinal effects of non-steroidal anti-inflammatory drugs: meta-analyses of individual participant data from randomised trials. </w:t>
      </w:r>
      <w:r w:rsidRPr="00C73C41">
        <w:rPr>
          <w:i/>
          <w:sz w:val="20"/>
          <w:szCs w:val="20"/>
          <w:lang w:val="en-US"/>
        </w:rPr>
        <w:t xml:space="preserve">Lancet. </w:t>
      </w:r>
      <w:r w:rsidRPr="00C73C41">
        <w:rPr>
          <w:sz w:val="20"/>
          <w:szCs w:val="20"/>
          <w:lang w:val="en-US"/>
        </w:rPr>
        <w:t>2013;382(9894):769-779.</w:t>
      </w:r>
    </w:p>
    <w:p w:rsidR="0025749E" w:rsidRPr="00C73C41" w:rsidRDefault="0025749E" w:rsidP="0025749E">
      <w:pPr>
        <w:pStyle w:val="EndNoteBibliography"/>
        <w:spacing w:after="0"/>
        <w:ind w:left="720" w:hanging="720"/>
        <w:rPr>
          <w:sz w:val="20"/>
          <w:szCs w:val="20"/>
          <w:lang w:val="en-US"/>
        </w:rPr>
      </w:pPr>
      <w:r w:rsidRPr="00C73C41">
        <w:rPr>
          <w:sz w:val="20"/>
          <w:szCs w:val="20"/>
          <w:lang w:val="en-US"/>
        </w:rPr>
        <w:t>19.</w:t>
      </w:r>
      <w:r w:rsidRPr="00C73C41">
        <w:rPr>
          <w:sz w:val="20"/>
          <w:szCs w:val="20"/>
          <w:lang w:val="en-US"/>
        </w:rPr>
        <w:tab/>
        <w:t xml:space="preserve">Non-steroidal anti-inflammatory drugs | Advice | NICE. </w:t>
      </w:r>
      <w:r w:rsidRPr="00C73C41">
        <w:rPr>
          <w:i/>
          <w:sz w:val="20"/>
          <w:szCs w:val="20"/>
          <w:lang w:val="en-US"/>
        </w:rPr>
        <w:t>NICE guidance</w:t>
      </w:r>
      <w:r w:rsidRPr="00C73C41">
        <w:rPr>
          <w:sz w:val="20"/>
          <w:szCs w:val="20"/>
          <w:lang w:val="en-US"/>
        </w:rPr>
        <w:t xml:space="preserve"> 2016; </w:t>
      </w:r>
      <w:hyperlink r:id="rId11" w:history="1">
        <w:r w:rsidRPr="00C73C41">
          <w:rPr>
            <w:rStyle w:val="Collegamentoipertestuale"/>
            <w:sz w:val="20"/>
            <w:szCs w:val="20"/>
            <w:lang w:val="en-US"/>
          </w:rPr>
          <w:t>https://www.nice.org.uk/advice/ktt13?unlid=6407832242015828050</w:t>
        </w:r>
      </w:hyperlink>
      <w:r w:rsidRPr="00C73C41">
        <w:rPr>
          <w:sz w:val="20"/>
          <w:szCs w:val="20"/>
          <w:lang w:val="en-US"/>
        </w:rPr>
        <w:t xml:space="preserve">, </w:t>
      </w:r>
      <w:hyperlink r:id="rId12" w:history="1">
        <w:r w:rsidRPr="00C73C41">
          <w:rPr>
            <w:rStyle w:val="Collegamentoipertestuale"/>
            <w:sz w:val="20"/>
            <w:szCs w:val="20"/>
            <w:lang w:val="en-US"/>
          </w:rPr>
          <w:t>http://nice.org.uk/guidance/ktt13</w:t>
        </w:r>
      </w:hyperlink>
      <w:r w:rsidRPr="00C73C41">
        <w:rPr>
          <w:sz w:val="20"/>
          <w:szCs w:val="20"/>
          <w:lang w:val="en-US"/>
        </w:rPr>
        <w:t>.</w:t>
      </w:r>
    </w:p>
    <w:p w:rsidR="0025749E" w:rsidRPr="00C73C41" w:rsidRDefault="0025749E" w:rsidP="0025749E">
      <w:pPr>
        <w:pStyle w:val="EndNoteBibliography"/>
        <w:ind w:left="720" w:hanging="720"/>
        <w:rPr>
          <w:sz w:val="20"/>
          <w:szCs w:val="20"/>
        </w:rPr>
      </w:pPr>
      <w:r w:rsidRPr="00C73C41">
        <w:rPr>
          <w:sz w:val="20"/>
          <w:szCs w:val="20"/>
          <w:lang w:val="en-US"/>
        </w:rPr>
        <w:t>20.</w:t>
      </w:r>
      <w:r w:rsidRPr="00C73C41">
        <w:rPr>
          <w:sz w:val="20"/>
          <w:szCs w:val="20"/>
          <w:lang w:val="en-US"/>
        </w:rPr>
        <w:tab/>
        <w:t xml:space="preserve">Smith SC, Benjamin EJ, Bonow RO, et al. AHA/ACCF Secondary Prevention and Risk Reduction Therapy for Patients with Coronary and other Atherosclerotic Vascular Disease: 2011 update: a guideline from the American Heart Association and American College of Cardiology Foundation. </w:t>
      </w:r>
      <w:r w:rsidRPr="00C73C41">
        <w:rPr>
          <w:i/>
          <w:sz w:val="20"/>
          <w:szCs w:val="20"/>
        </w:rPr>
        <w:t xml:space="preserve">Circulation. </w:t>
      </w:r>
      <w:r w:rsidRPr="00C73C41">
        <w:rPr>
          <w:sz w:val="20"/>
          <w:szCs w:val="20"/>
        </w:rPr>
        <w:t>2011;124(22):2458-2473.</w:t>
      </w:r>
    </w:p>
    <w:p w:rsidR="008A7DD6" w:rsidRDefault="008A7DD6" w:rsidP="008A7DD6">
      <w:pPr>
        <w:spacing w:after="0" w:line="240" w:lineRule="auto"/>
        <w:ind w:left="1985"/>
        <w:jc w:val="both"/>
      </w:pPr>
      <w:r w:rsidRPr="00C73C41">
        <w:rPr>
          <w:sz w:val="20"/>
          <w:szCs w:val="20"/>
        </w:rPr>
        <w:fldChar w:fldCharType="end"/>
      </w:r>
    </w:p>
    <w:sectPr w:rsidR="008A7DD6">
      <w:headerReference w:type="default" r:id="rId13"/>
      <w:pgSz w:w="11900" w:h="16840"/>
      <w:pgMar w:top="1417" w:right="1134" w:bottom="1134" w:left="1134" w:header="708" w:footer="708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51ED7" w:rsidRDefault="00E51ED7">
      <w:pPr>
        <w:spacing w:after="0" w:line="240" w:lineRule="auto"/>
      </w:pPr>
      <w:r>
        <w:separator/>
      </w:r>
    </w:p>
  </w:endnote>
  <w:endnote w:type="continuationSeparator" w:id="0">
    <w:p w:rsidR="00E51ED7" w:rsidRDefault="00E51E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51ED7" w:rsidRDefault="00E51ED7">
      <w:pPr>
        <w:spacing w:after="0" w:line="240" w:lineRule="auto"/>
      </w:pPr>
      <w:r>
        <w:separator/>
      </w:r>
    </w:p>
  </w:footnote>
  <w:footnote w:type="continuationSeparator" w:id="0">
    <w:p w:rsidR="00E51ED7" w:rsidRDefault="00E51ED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F7DD7" w:rsidRDefault="007F7DD7">
    <w:pPr>
      <w:pStyle w:val="Intestazione"/>
      <w:tabs>
        <w:tab w:val="clear" w:pos="9638"/>
        <w:tab w:val="right" w:pos="9612"/>
      </w:tabs>
    </w:pPr>
    <w:r>
      <w:rPr>
        <w:noProof/>
      </w:rPr>
      <w:drawing>
        <wp:inline distT="0" distB="0" distL="0" distR="0" wp14:anchorId="173E32A6" wp14:editId="4829BD1B">
          <wp:extent cx="1504950" cy="520700"/>
          <wp:effectExtent l="0" t="0" r="0" b="0"/>
          <wp:docPr id="1073741825" name="officeArt object" descr="Bayer_Logo_white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073741825" name="image1.png" descr="Bayer_Logo_white"/>
                  <pic:cNvPicPr>
                    <a:picLocks noChangeAspect="1"/>
                  </pic:cNvPicPr>
                </pic:nvPicPr>
                <pic:blipFill>
                  <a:blip r:embed="rId1">
                    <a:extLst/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04950" cy="520700"/>
                  </a:xfrm>
                  <a:prstGeom prst="rect">
                    <a:avLst/>
                  </a:prstGeom>
                  <a:ln w="12700" cap="flat">
                    <a:noFill/>
                    <a:miter lim="400000"/>
                  </a:ln>
                  <a:effectLst/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3A412E"/>
    <w:rsid w:val="00006A9B"/>
    <w:rsid w:val="00076999"/>
    <w:rsid w:val="001333B9"/>
    <w:rsid w:val="002138D0"/>
    <w:rsid w:val="0025749E"/>
    <w:rsid w:val="00291942"/>
    <w:rsid w:val="002A1099"/>
    <w:rsid w:val="00354E4D"/>
    <w:rsid w:val="003A412E"/>
    <w:rsid w:val="00466EF9"/>
    <w:rsid w:val="004D6334"/>
    <w:rsid w:val="00562C64"/>
    <w:rsid w:val="00640934"/>
    <w:rsid w:val="006C61F2"/>
    <w:rsid w:val="00797451"/>
    <w:rsid w:val="007F7DD7"/>
    <w:rsid w:val="0080799D"/>
    <w:rsid w:val="008411B8"/>
    <w:rsid w:val="008A7DD6"/>
    <w:rsid w:val="008F0D6A"/>
    <w:rsid w:val="00907628"/>
    <w:rsid w:val="009B6800"/>
    <w:rsid w:val="00A63F01"/>
    <w:rsid w:val="00B330F0"/>
    <w:rsid w:val="00B767CB"/>
    <w:rsid w:val="00C63ECE"/>
    <w:rsid w:val="00C73C41"/>
    <w:rsid w:val="00CA245C"/>
    <w:rsid w:val="00CE2C98"/>
    <w:rsid w:val="00D6328E"/>
    <w:rsid w:val="00E0510D"/>
    <w:rsid w:val="00E272E8"/>
    <w:rsid w:val="00E40F25"/>
    <w:rsid w:val="00E51ED7"/>
    <w:rsid w:val="00FA2285"/>
    <w:rsid w:val="00FD67CB"/>
    <w:rsid w:val="00FF16AE"/>
    <w:rsid w:val="00FF36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F6BE3F"/>
  <w15:docId w15:val="{4B63EADD-F99D-4557-95D1-5261297F3F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Arial Unicode MS" w:hAnsi="Times New Roman" w:cs="Times New Roman"/>
        <w:bdr w:val="nil"/>
        <w:lang w:val="it-IT" w:eastAsia="it-IT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e">
    <w:name w:val="Normal"/>
    <w:pPr>
      <w:spacing w:after="160" w:line="259" w:lineRule="auto"/>
    </w:pPr>
    <w:rPr>
      <w:rFonts w:ascii="Calibri" w:eastAsia="Calibri" w:hAnsi="Calibri" w:cs="Calibri"/>
      <w:color w:val="000000"/>
      <w:sz w:val="22"/>
      <w:szCs w:val="22"/>
      <w:u w:color="000000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styleId="Collegamentoipertestuale">
    <w:name w:val="Hyperlink"/>
    <w:rPr>
      <w:u w:val="single"/>
    </w:rPr>
  </w:style>
  <w:style w:type="table" w:customStyle="1" w:styleId="TableNormal">
    <w:name w:val="Table Normal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Intestazione">
    <w:name w:val="header"/>
    <w:pPr>
      <w:tabs>
        <w:tab w:val="center" w:pos="4819"/>
        <w:tab w:val="right" w:pos="9638"/>
      </w:tabs>
    </w:pPr>
    <w:rPr>
      <w:rFonts w:ascii="Calibri" w:eastAsia="Calibri" w:hAnsi="Calibri" w:cs="Calibri"/>
      <w:color w:val="000000"/>
      <w:sz w:val="22"/>
      <w:szCs w:val="22"/>
      <w:u w:color="000000"/>
    </w:rPr>
  </w:style>
  <w:style w:type="paragraph" w:customStyle="1" w:styleId="Intestazioneepidipagina">
    <w:name w:val="Intestazione e piè di pagina"/>
    <w:pPr>
      <w:tabs>
        <w:tab w:val="right" w:pos="9020"/>
      </w:tabs>
    </w:pPr>
    <w:rPr>
      <w:rFonts w:ascii="Helvetica" w:hAnsi="Helvetica" w:cs="Arial Unicode MS"/>
      <w:color w:val="000000"/>
      <w:sz w:val="24"/>
      <w:szCs w:val="24"/>
    </w:rPr>
  </w:style>
  <w:style w:type="paragraph" w:customStyle="1" w:styleId="Default">
    <w:name w:val="Default"/>
    <w:rPr>
      <w:rFonts w:ascii="Helvetica" w:eastAsia="Helvetica" w:hAnsi="Helvetica" w:cs="Helvetica"/>
      <w:color w:val="000000"/>
      <w:sz w:val="22"/>
      <w:szCs w:val="22"/>
    </w:rPr>
  </w:style>
  <w:style w:type="character" w:customStyle="1" w:styleId="Hyperlink0">
    <w:name w:val="Hyperlink.0"/>
    <w:basedOn w:val="Collegamentoipertestuale"/>
    <w:rPr>
      <w:color w:val="0563C1"/>
      <w:u w:val="single" w:color="0563C1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Pr>
      <w:rFonts w:ascii="Calibri" w:eastAsia="Calibri" w:hAnsi="Calibri" w:cs="Calibri"/>
      <w:color w:val="000000"/>
      <w:u w:color="000000"/>
    </w:rPr>
  </w:style>
  <w:style w:type="character" w:styleId="Rimandocommento">
    <w:name w:val="annotation reference"/>
    <w:basedOn w:val="Carpredefinitoparagrafo"/>
    <w:uiPriority w:val="99"/>
    <w:semiHidden/>
    <w:unhideWhenUsed/>
    <w:rPr>
      <w:sz w:val="16"/>
      <w:szCs w:val="16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E051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E0510D"/>
    <w:rPr>
      <w:rFonts w:ascii="Tahoma" w:eastAsia="Calibri" w:hAnsi="Tahoma" w:cs="Tahoma"/>
      <w:color w:val="000000"/>
      <w:sz w:val="16"/>
      <w:szCs w:val="16"/>
      <w:u w:color="00000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E0510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E0510D"/>
    <w:rPr>
      <w:rFonts w:ascii="Calibri" w:eastAsia="Calibri" w:hAnsi="Calibri" w:cs="Calibri"/>
      <w:b/>
      <w:bCs/>
      <w:color w:val="000000"/>
      <w:u w:color="000000"/>
    </w:rPr>
  </w:style>
  <w:style w:type="paragraph" w:customStyle="1" w:styleId="EndNoteBibliographyTitle">
    <w:name w:val="EndNote Bibliography Title"/>
    <w:basedOn w:val="Normale"/>
    <w:link w:val="EndNoteBibliographyTitleCarattere"/>
    <w:rsid w:val="008A7DD6"/>
    <w:pPr>
      <w:spacing w:after="0"/>
      <w:jc w:val="center"/>
    </w:pPr>
    <w:rPr>
      <w:noProof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8A7DD6"/>
    <w:rPr>
      <w:rFonts w:ascii="Calibri" w:eastAsia="Calibri" w:hAnsi="Calibri" w:cs="Calibri"/>
      <w:noProof/>
      <w:color w:val="000000"/>
      <w:sz w:val="22"/>
      <w:szCs w:val="22"/>
      <w:u w:color="000000"/>
    </w:rPr>
  </w:style>
  <w:style w:type="paragraph" w:customStyle="1" w:styleId="EndNoteBibliography">
    <w:name w:val="EndNote Bibliography"/>
    <w:basedOn w:val="Normale"/>
    <w:link w:val="EndNoteBibliographyCarattere"/>
    <w:rsid w:val="008A7DD6"/>
    <w:pPr>
      <w:spacing w:line="240" w:lineRule="auto"/>
      <w:jc w:val="both"/>
    </w:pPr>
    <w:rPr>
      <w:noProof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8A7DD6"/>
    <w:rPr>
      <w:rFonts w:ascii="Calibri" w:eastAsia="Calibri" w:hAnsi="Calibri" w:cs="Calibri"/>
      <w:noProof/>
      <w:color w:val="000000"/>
      <w:sz w:val="22"/>
      <w:szCs w:val="22"/>
      <w:u w:color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572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074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94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bayer.com" TargetMode="External"/><Relationship Id="rId13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hyperlink" Target="mailto:marco.ranzoni@bayer.com" TargetMode="External"/><Relationship Id="rId12" Type="http://schemas.openxmlformats.org/officeDocument/2006/relationships/hyperlink" Target="http://nice.org.uk/guidance/ktt13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bayer.com" TargetMode="External"/><Relationship Id="rId11" Type="http://schemas.openxmlformats.org/officeDocument/2006/relationships/hyperlink" Target="https://www.nice.org.uk/advice/ktt13?unlid=6407832242015828050" TargetMode="External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hyperlink" Target="http://www.agenziafarmaco.gov.it/it/content/tossicit%C3%A0-gastrointestinale-da-fans-quali-strategie-preventive-ridurla" TargetMode="External"/><Relationship Id="rId4" Type="http://schemas.openxmlformats.org/officeDocument/2006/relationships/footnotes" Target="footnotes.xml"/><Relationship Id="rId9" Type="http://schemas.openxmlformats.org/officeDocument/2006/relationships/hyperlink" Target="http://www.agenziafarmaco.gov.it/sites/default/files/Rapporto_OsMed_2015__AIFA.pdf" TargetMode="Externa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i Office">
  <a:themeElements>
    <a:clrScheme name="Tema di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i Office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Tema di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4941</Words>
  <Characters>28164</Characters>
  <Application>Microsoft Office Word</Application>
  <DocSecurity>0</DocSecurity>
  <Lines>234</Lines>
  <Paragraphs>66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Bayer</Company>
  <LinksUpToDate>false</LinksUpToDate>
  <CharactersWithSpaces>330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eo Alemanni</dc:creator>
  <cp:lastModifiedBy>Maria Luisa Paleari</cp:lastModifiedBy>
  <cp:revision>2</cp:revision>
  <dcterms:created xsi:type="dcterms:W3CDTF">2016-10-24T13:07:00Z</dcterms:created>
  <dcterms:modified xsi:type="dcterms:W3CDTF">2016-10-24T13:07:00Z</dcterms:modified>
</cp:coreProperties>
</file>